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C018DA" w14:textId="72A6850C" w:rsidR="005A6BBD" w:rsidRPr="008F4EB2" w:rsidRDefault="00C13717" w:rsidP="008F4EB2">
      <w:pPr>
        <w:spacing w:after="720" w:line="360" w:lineRule="auto"/>
        <w:jc w:val="center"/>
        <w:rPr>
          <w:caps/>
          <w:sz w:val="40"/>
          <w:szCs w:val="40"/>
        </w:rPr>
      </w:pPr>
      <w:r>
        <w:rPr>
          <w:caps/>
          <w:sz w:val="40"/>
          <w:szCs w:val="40"/>
        </w:rPr>
        <w:t>Checkmate</w:t>
      </w:r>
    </w:p>
    <w:p w14:paraId="7A860B47" w14:textId="66E299FE" w:rsidR="005A6BBD" w:rsidRPr="008F4EB2" w:rsidRDefault="005A6BBD" w:rsidP="005A6BBD">
      <w:pPr>
        <w:contextualSpacing/>
        <w:jc w:val="center"/>
        <w:rPr>
          <w:sz w:val="32"/>
          <w:szCs w:val="32"/>
        </w:rPr>
      </w:pPr>
      <w:r w:rsidRPr="008F4EB2">
        <w:rPr>
          <w:sz w:val="32"/>
          <w:szCs w:val="32"/>
        </w:rPr>
        <w:t xml:space="preserve">A </w:t>
      </w:r>
      <w:r w:rsidR="00625D6A" w:rsidRPr="008F4EB2">
        <w:rPr>
          <w:sz w:val="32"/>
          <w:szCs w:val="32"/>
        </w:rPr>
        <w:t>PROJECT REPORT</w:t>
      </w:r>
    </w:p>
    <w:p w14:paraId="62EE28DD" w14:textId="43BC9DAF" w:rsidR="005A6BBD" w:rsidRPr="008F4EB2" w:rsidRDefault="00625D6A" w:rsidP="00E144B1">
      <w:pPr>
        <w:ind w:left="4320"/>
        <w:rPr>
          <w:sz w:val="32"/>
          <w:szCs w:val="32"/>
        </w:rPr>
      </w:pPr>
      <w:r>
        <w:rPr>
          <w:sz w:val="32"/>
          <w:szCs w:val="32"/>
        </w:rPr>
        <w:t>BY</w:t>
      </w:r>
    </w:p>
    <w:p w14:paraId="65A2964D" w14:textId="264220F2" w:rsidR="005A6BBD" w:rsidRDefault="008F4EB2" w:rsidP="00E144B1">
      <w:pPr>
        <w:spacing w:after="0"/>
        <w:jc w:val="center"/>
        <w:rPr>
          <w:sz w:val="32"/>
          <w:szCs w:val="32"/>
        </w:rPr>
      </w:pPr>
      <w:r>
        <w:rPr>
          <w:sz w:val="32"/>
          <w:szCs w:val="32"/>
        </w:rPr>
        <w:t>T</w:t>
      </w:r>
      <w:r w:rsidR="00625D6A">
        <w:rPr>
          <w:sz w:val="32"/>
          <w:szCs w:val="32"/>
        </w:rPr>
        <w:t>EAM</w:t>
      </w:r>
      <w:r>
        <w:rPr>
          <w:sz w:val="32"/>
          <w:szCs w:val="32"/>
        </w:rPr>
        <w:t xml:space="preserve"> N</w:t>
      </w:r>
      <w:r w:rsidR="00625D6A">
        <w:rPr>
          <w:sz w:val="32"/>
          <w:szCs w:val="32"/>
        </w:rPr>
        <w:t>O</w:t>
      </w:r>
      <w:r>
        <w:rPr>
          <w:sz w:val="32"/>
          <w:szCs w:val="32"/>
        </w:rPr>
        <w:t xml:space="preserve">. </w:t>
      </w:r>
      <w:r w:rsidR="00C13717">
        <w:rPr>
          <w:sz w:val="32"/>
          <w:szCs w:val="32"/>
        </w:rPr>
        <w:t>35</w:t>
      </w:r>
    </w:p>
    <w:p w14:paraId="4DA1F9FB" w14:textId="77777777" w:rsidR="00625D6A" w:rsidRPr="008F4EB2" w:rsidRDefault="00625D6A" w:rsidP="00E144B1">
      <w:pPr>
        <w:spacing w:after="0"/>
        <w:jc w:val="center"/>
        <w:rPr>
          <w:sz w:val="32"/>
          <w:szCs w:val="32"/>
        </w:rPr>
      </w:pPr>
    </w:p>
    <w:p w14:paraId="19034994" w14:textId="3DDBC28E" w:rsidR="006F737B" w:rsidRPr="008F4EB2" w:rsidRDefault="009F52A4" w:rsidP="00E144B1">
      <w:pPr>
        <w:spacing w:after="0"/>
        <w:jc w:val="center"/>
        <w:rPr>
          <w:sz w:val="32"/>
          <w:szCs w:val="32"/>
        </w:rPr>
      </w:pPr>
      <w:r>
        <w:rPr>
          <w:b/>
          <w:bCs/>
          <w:sz w:val="32"/>
          <w:szCs w:val="32"/>
        </w:rPr>
        <w:t>Beereddy Sahith Reddy</w:t>
      </w:r>
      <w:r w:rsidR="008F4EB2">
        <w:rPr>
          <w:sz w:val="32"/>
          <w:szCs w:val="32"/>
        </w:rPr>
        <w:t xml:space="preserve"> (</w:t>
      </w:r>
      <w:r>
        <w:rPr>
          <w:sz w:val="32"/>
          <w:szCs w:val="32"/>
        </w:rPr>
        <w:t>E19CSE046</w:t>
      </w:r>
      <w:r w:rsidR="008F4EB2">
        <w:rPr>
          <w:sz w:val="32"/>
          <w:szCs w:val="32"/>
        </w:rPr>
        <w:t>)</w:t>
      </w:r>
    </w:p>
    <w:p w14:paraId="1FFE9C28" w14:textId="3FFB956D" w:rsidR="008F4EB2" w:rsidRPr="008F4EB2" w:rsidRDefault="4D4609C9" w:rsidP="00604C45">
      <w:pPr>
        <w:spacing w:after="0"/>
        <w:rPr>
          <w:sz w:val="32"/>
          <w:szCs w:val="32"/>
        </w:rPr>
      </w:pPr>
      <w:r w:rsidRPr="4D4609C9">
        <w:rPr>
          <w:sz w:val="32"/>
          <w:szCs w:val="32"/>
        </w:rPr>
        <w:t xml:space="preserve">   </w:t>
      </w:r>
    </w:p>
    <w:p w14:paraId="0082CFF0" w14:textId="3248744E" w:rsidR="00E144B1" w:rsidRDefault="18B586BA" w:rsidP="6819EA8A">
      <w:pPr>
        <w:tabs>
          <w:tab w:val="left" w:pos="6948"/>
        </w:tabs>
        <w:spacing w:after="960"/>
        <w:rPr>
          <w:sz w:val="32"/>
          <w:szCs w:val="32"/>
        </w:rPr>
      </w:pPr>
      <w:r w:rsidRPr="18B586BA">
        <w:rPr>
          <w:sz w:val="32"/>
          <w:szCs w:val="32"/>
        </w:rPr>
        <w:t xml:space="preserve">                                                 </w:t>
      </w:r>
      <w:r>
        <w:rPr>
          <w:noProof/>
        </w:rPr>
        <w:drawing>
          <wp:inline distT="0" distB="0" distL="0" distR="0" wp14:anchorId="0725AA0C" wp14:editId="16073D43">
            <wp:extent cx="1083945" cy="1266825"/>
            <wp:effectExtent l="0" t="0" r="1905" b="9525"/>
            <wp:docPr id="328354162" name="Picture 3"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1083945" cy="1266825"/>
                    </a:xfrm>
                    <a:prstGeom prst="rect">
                      <a:avLst/>
                    </a:prstGeom>
                  </pic:spPr>
                </pic:pic>
              </a:graphicData>
            </a:graphic>
          </wp:inline>
        </w:drawing>
      </w:r>
    </w:p>
    <w:p w14:paraId="2BC656BF" w14:textId="725B55FD" w:rsidR="00E144B1" w:rsidRDefault="00E144B1" w:rsidP="00E144B1">
      <w:pPr>
        <w:spacing w:after="960"/>
        <w:rPr>
          <w:sz w:val="32"/>
          <w:szCs w:val="32"/>
        </w:rPr>
      </w:pPr>
    </w:p>
    <w:p w14:paraId="3CDC91A7" w14:textId="77777777" w:rsidR="00E144B1" w:rsidRDefault="00E144B1" w:rsidP="00E144B1">
      <w:pPr>
        <w:spacing w:after="0"/>
        <w:rPr>
          <w:sz w:val="32"/>
          <w:szCs w:val="32"/>
        </w:rPr>
      </w:pPr>
      <w:r>
        <w:rPr>
          <w:sz w:val="32"/>
          <w:szCs w:val="32"/>
        </w:rPr>
        <w:t xml:space="preserve">                                                 </w:t>
      </w:r>
    </w:p>
    <w:p w14:paraId="73181875" w14:textId="77777777" w:rsidR="00713B40" w:rsidRDefault="00713B40" w:rsidP="00625D6A">
      <w:pPr>
        <w:spacing w:after="0"/>
        <w:ind w:left="2880" w:firstLine="720"/>
        <w:rPr>
          <w:sz w:val="32"/>
          <w:szCs w:val="32"/>
        </w:rPr>
      </w:pPr>
    </w:p>
    <w:p w14:paraId="0BF2BE70" w14:textId="77777777" w:rsidR="00713B40" w:rsidRDefault="00713B40" w:rsidP="00625D6A">
      <w:pPr>
        <w:spacing w:after="0"/>
        <w:ind w:left="2880" w:firstLine="720"/>
        <w:rPr>
          <w:sz w:val="32"/>
          <w:szCs w:val="32"/>
        </w:rPr>
      </w:pPr>
    </w:p>
    <w:p w14:paraId="2E8FDC9F" w14:textId="77777777" w:rsidR="00713B40" w:rsidRDefault="00713B40" w:rsidP="00625D6A">
      <w:pPr>
        <w:spacing w:after="0"/>
        <w:ind w:left="2880" w:firstLine="720"/>
        <w:rPr>
          <w:sz w:val="32"/>
          <w:szCs w:val="32"/>
        </w:rPr>
      </w:pPr>
    </w:p>
    <w:p w14:paraId="3A723370" w14:textId="600F8ECF" w:rsidR="00E144B1" w:rsidRDefault="00625D6A" w:rsidP="00625D6A">
      <w:pPr>
        <w:spacing w:after="0"/>
        <w:ind w:left="2880" w:firstLine="720"/>
        <w:rPr>
          <w:sz w:val="32"/>
          <w:szCs w:val="32"/>
        </w:rPr>
      </w:pPr>
      <w:r>
        <w:rPr>
          <w:sz w:val="32"/>
          <w:szCs w:val="32"/>
        </w:rPr>
        <w:t>SUBMITTED TO</w:t>
      </w:r>
    </w:p>
    <w:p w14:paraId="01311679" w14:textId="77777777" w:rsidR="00E144B1" w:rsidRDefault="00E144B1" w:rsidP="00E144B1">
      <w:pPr>
        <w:spacing w:after="0"/>
        <w:rPr>
          <w:sz w:val="32"/>
          <w:szCs w:val="32"/>
        </w:rPr>
      </w:pPr>
    </w:p>
    <w:p w14:paraId="595A12F7" w14:textId="6E4460C7" w:rsidR="00E144B1" w:rsidRDefault="008F4EB2" w:rsidP="00625D6A">
      <w:pPr>
        <w:spacing w:before="240" w:after="0"/>
        <w:jc w:val="center"/>
        <w:rPr>
          <w:sz w:val="32"/>
          <w:szCs w:val="32"/>
          <w:lang w:val="en-IN"/>
        </w:rPr>
      </w:pPr>
      <w:r w:rsidRPr="00E144B1">
        <w:rPr>
          <w:sz w:val="32"/>
          <w:szCs w:val="32"/>
          <w:lang w:val="en-IN"/>
        </w:rPr>
        <w:t>DEPARTMENT OF COMPUTER SCIENCE ENGINEERING</w:t>
      </w:r>
      <w:r w:rsidR="00E144B1">
        <w:rPr>
          <w:sz w:val="32"/>
          <w:szCs w:val="32"/>
          <w:lang w:val="en-IN"/>
        </w:rPr>
        <w:t xml:space="preserve"> </w:t>
      </w:r>
      <w:r w:rsidRPr="00E144B1">
        <w:rPr>
          <w:sz w:val="32"/>
          <w:szCs w:val="32"/>
          <w:lang w:val="en-IN"/>
        </w:rPr>
        <w:t>BENNETT UNIVERSITY</w:t>
      </w:r>
    </w:p>
    <w:p w14:paraId="75DD42B6" w14:textId="1EC24E61" w:rsidR="00E144B1" w:rsidRDefault="00E144B1" w:rsidP="00625D6A">
      <w:pPr>
        <w:spacing w:before="240" w:after="0"/>
        <w:jc w:val="center"/>
        <w:rPr>
          <w:sz w:val="32"/>
          <w:szCs w:val="32"/>
          <w:lang w:val="en-IN"/>
        </w:rPr>
      </w:pPr>
      <w:r>
        <w:rPr>
          <w:sz w:val="32"/>
          <w:szCs w:val="32"/>
          <w:lang w:val="en-IN"/>
        </w:rPr>
        <w:t>GREATER NOIDA, 201310, UTTAR PRADESH, INDIA</w:t>
      </w:r>
    </w:p>
    <w:p w14:paraId="1A93125B" w14:textId="77777777" w:rsidR="00E144B1" w:rsidRDefault="00E144B1" w:rsidP="00E144B1">
      <w:pPr>
        <w:spacing w:after="0"/>
        <w:jc w:val="center"/>
        <w:rPr>
          <w:sz w:val="32"/>
          <w:szCs w:val="32"/>
        </w:rPr>
      </w:pPr>
    </w:p>
    <w:p w14:paraId="37BC6605" w14:textId="1E3AA64D" w:rsidR="00625D6A" w:rsidRPr="00625D6A" w:rsidRDefault="00625D6A" w:rsidP="00625D6A">
      <w:pPr>
        <w:tabs>
          <w:tab w:val="center" w:pos="4680"/>
          <w:tab w:val="right" w:pos="9360"/>
        </w:tabs>
        <w:spacing w:before="240" w:after="0" w:line="480" w:lineRule="auto"/>
        <w:rPr>
          <w:sz w:val="32"/>
          <w:szCs w:val="32"/>
        </w:rPr>
      </w:pPr>
      <w:r>
        <w:rPr>
          <w:sz w:val="32"/>
          <w:szCs w:val="32"/>
        </w:rPr>
        <w:tab/>
      </w:r>
    </w:p>
    <w:p w14:paraId="487E8417" w14:textId="752AFC74" w:rsidR="00625D6A" w:rsidRPr="00625D6A" w:rsidRDefault="00980B0C" w:rsidP="00625D6A">
      <w:pPr>
        <w:spacing w:after="960" w:line="480" w:lineRule="auto"/>
        <w:jc w:val="center"/>
        <w:rPr>
          <w:sz w:val="32"/>
          <w:szCs w:val="32"/>
        </w:rPr>
      </w:pPr>
      <w:r w:rsidRPr="00625D6A">
        <w:rPr>
          <w:sz w:val="32"/>
          <w:szCs w:val="32"/>
        </w:rPr>
        <w:lastRenderedPageBreak/>
        <w:t>NOVEMBER</w:t>
      </w:r>
      <w:r w:rsidR="00625D6A" w:rsidRPr="00625D6A">
        <w:rPr>
          <w:sz w:val="32"/>
          <w:szCs w:val="32"/>
        </w:rPr>
        <w:t xml:space="preserve"> 2020</w:t>
      </w:r>
    </w:p>
    <w:p w14:paraId="13FEEDFF" w14:textId="5AC54888" w:rsidR="00510298" w:rsidRDefault="00510298" w:rsidP="003C4079">
      <w:pPr>
        <w:spacing w:after="0"/>
        <w:contextualSpacing/>
        <w:jc w:val="center"/>
      </w:pPr>
    </w:p>
    <w:p w14:paraId="5F876664" w14:textId="09A4864B" w:rsidR="00980B0C" w:rsidRPr="009404E5" w:rsidRDefault="00713B40" w:rsidP="00980B0C">
      <w:pPr>
        <w:pStyle w:val="Heading1"/>
      </w:pPr>
      <w:r>
        <w:rPr>
          <w:sz w:val="32"/>
          <w:szCs w:val="32"/>
        </w:rPr>
        <w:t>D</w:t>
      </w:r>
      <w:r w:rsidR="00980B0C">
        <w:rPr>
          <w:sz w:val="32"/>
          <w:szCs w:val="32"/>
        </w:rPr>
        <w:t>ECLARATION</w:t>
      </w:r>
    </w:p>
    <w:p w14:paraId="1FDF7CE4" w14:textId="77777777" w:rsidR="00007D11" w:rsidRDefault="00007D11" w:rsidP="003C4079"/>
    <w:p w14:paraId="7F37E3C8" w14:textId="2AE5B305" w:rsidR="002A62D8" w:rsidRPr="002A62D8" w:rsidRDefault="6819EA8A" w:rsidP="002A62D8">
      <w:pPr>
        <w:pStyle w:val="BodyDoubleSpace05FirstLine"/>
        <w:spacing w:line="360" w:lineRule="auto"/>
      </w:pPr>
      <w:r>
        <w:t>I/We hereby declare that the work which is being presented in the report entitled “</w:t>
      </w:r>
      <w:proofErr w:type="spellStart"/>
      <w:r>
        <w:t>CheckMate</w:t>
      </w:r>
      <w:proofErr w:type="spellEnd"/>
      <w:r>
        <w:t>”, is an authentic record of my own work carried out during the period from JUNE, 2020 to November, 2020 at Department of Computer Science and Engineering, Bennett University Greater Noida.</w:t>
      </w:r>
    </w:p>
    <w:p w14:paraId="1EB40226" w14:textId="50B182D7" w:rsidR="00007D11" w:rsidRDefault="6819EA8A" w:rsidP="002A62D8">
      <w:pPr>
        <w:pStyle w:val="BodyDoubleSpace05FirstLine"/>
        <w:spacing w:line="360" w:lineRule="auto"/>
      </w:pPr>
      <w:r>
        <w:t>The matters and the results presented in this report has not been submitted by me for the award of any other degree elsewhere.</w:t>
      </w:r>
    </w:p>
    <w:p w14:paraId="7FFE2955" w14:textId="77777777" w:rsidR="002A62D8" w:rsidRDefault="002A62D8" w:rsidP="002A62D8">
      <w:pPr>
        <w:pStyle w:val="BodyDoubleSpace05FirstLine"/>
        <w:spacing w:line="360" w:lineRule="auto"/>
        <w:ind w:firstLine="0"/>
      </w:pPr>
    </w:p>
    <w:p w14:paraId="01A67639" w14:textId="77777777" w:rsidR="002A62D8" w:rsidRDefault="002A62D8" w:rsidP="002A62D8">
      <w:pPr>
        <w:pStyle w:val="BodyDoubleSpace05FirstLine"/>
        <w:spacing w:line="360" w:lineRule="auto"/>
      </w:pPr>
    </w:p>
    <w:p w14:paraId="6A120D45" w14:textId="7D2FC696" w:rsidR="002A62D8" w:rsidRPr="00A22253" w:rsidRDefault="002A62D8" w:rsidP="002A62D8">
      <w:pPr>
        <w:pStyle w:val="BodyDoubleSpace05FirstLine"/>
        <w:spacing w:line="360" w:lineRule="auto"/>
        <w:jc w:val="right"/>
        <w:rPr>
          <w:b/>
          <w:bCs/>
        </w:rPr>
      </w:pPr>
      <w:r w:rsidRPr="00A22253">
        <w:t>Signature of Candidate</w:t>
      </w:r>
    </w:p>
    <w:p w14:paraId="0313FACB" w14:textId="77777777" w:rsidR="002A62D8" w:rsidRDefault="002A62D8" w:rsidP="002A62D8">
      <w:pPr>
        <w:pStyle w:val="BodyDoubleSpace05FirstLine"/>
        <w:spacing w:line="360" w:lineRule="auto"/>
        <w:jc w:val="right"/>
      </w:pPr>
    </w:p>
    <w:p w14:paraId="5194027B" w14:textId="2651C38D" w:rsidR="002A62D8" w:rsidRPr="00A22253" w:rsidRDefault="002A62D8" w:rsidP="002A62D8">
      <w:pPr>
        <w:pStyle w:val="BodyDoubleSpace05FirstLine"/>
        <w:spacing w:line="360" w:lineRule="auto"/>
        <w:jc w:val="right"/>
      </w:pPr>
      <w:r w:rsidRPr="00A22253">
        <w:t xml:space="preserve"> </w:t>
      </w:r>
      <w:r w:rsidR="00C13717">
        <w:t>Beereddy Sahith Reddy</w:t>
      </w:r>
    </w:p>
    <w:p w14:paraId="36301C00" w14:textId="42192D71" w:rsidR="002A62D8" w:rsidRPr="00A22253" w:rsidRDefault="002A62D8" w:rsidP="002A62D8">
      <w:pPr>
        <w:pStyle w:val="BodyDoubleSpace05FirstLine"/>
        <w:spacing w:line="360" w:lineRule="auto"/>
        <w:jc w:val="right"/>
      </w:pPr>
      <w:r>
        <w:t>(Enroll. No. E1</w:t>
      </w:r>
      <w:r w:rsidR="00C13717">
        <w:t>9</w:t>
      </w:r>
      <w:r>
        <w:t>CSE</w:t>
      </w:r>
      <w:r w:rsidR="00C13717">
        <w:t>046</w:t>
      </w:r>
      <w:r>
        <w:t>)</w:t>
      </w:r>
    </w:p>
    <w:p w14:paraId="34D2B885" w14:textId="77777777" w:rsidR="002A62D8" w:rsidRDefault="002A62D8" w:rsidP="002A62D8">
      <w:pPr>
        <w:pStyle w:val="BodyDoubleSpace05FirstLine"/>
        <w:spacing w:line="360" w:lineRule="auto"/>
      </w:pPr>
    </w:p>
    <w:p w14:paraId="23E81362" w14:textId="77777777" w:rsidR="002A62D8" w:rsidRDefault="002A62D8" w:rsidP="002A62D8">
      <w:pPr>
        <w:pStyle w:val="BodyDoubleSpace05FirstLine"/>
        <w:spacing w:line="360" w:lineRule="auto"/>
      </w:pPr>
    </w:p>
    <w:p w14:paraId="53B83CE8" w14:textId="20704E1C" w:rsidR="002A62D8" w:rsidRDefault="002A62D8" w:rsidP="002A62D8">
      <w:pPr>
        <w:pStyle w:val="BodyDoubleSpace05FirstLine"/>
        <w:spacing w:line="360" w:lineRule="auto"/>
        <w:sectPr w:rsidR="002A62D8" w:rsidSect="008F4EB2">
          <w:pgSz w:w="12240" w:h="15840"/>
          <w:pgMar w:top="1440" w:right="1440" w:bottom="1440" w:left="1440" w:header="720" w:footer="1080" w:gutter="0"/>
          <w:pgBorders w:offsetFrom="page">
            <w:top w:val="single" w:sz="4" w:space="24" w:color="auto"/>
            <w:left w:val="single" w:sz="4" w:space="24" w:color="auto"/>
            <w:bottom w:val="single" w:sz="4" w:space="24" w:color="auto"/>
            <w:right w:val="single" w:sz="4" w:space="24" w:color="auto"/>
          </w:pgBorders>
          <w:cols w:space="720"/>
          <w:docGrid w:linePitch="360"/>
        </w:sectPr>
      </w:pPr>
    </w:p>
    <w:p w14:paraId="35D657F7" w14:textId="6E5C7DBC" w:rsidR="002903E6" w:rsidRDefault="002903E6" w:rsidP="002903E6">
      <w:pPr>
        <w:pStyle w:val="Heading1"/>
        <w:rPr>
          <w:sz w:val="32"/>
          <w:szCs w:val="32"/>
        </w:rPr>
      </w:pPr>
      <w:bookmarkStart w:id="0" w:name="_Toc410392371"/>
      <w:r>
        <w:rPr>
          <w:rFonts w:eastAsia="SimSun"/>
        </w:rPr>
        <w:lastRenderedPageBreak/>
        <w:t xml:space="preserve"> </w:t>
      </w:r>
      <w:r>
        <w:rPr>
          <w:sz w:val="32"/>
          <w:szCs w:val="32"/>
        </w:rPr>
        <w:t>ACKNOWLEDGEMENT</w:t>
      </w:r>
    </w:p>
    <w:p w14:paraId="0C947197" w14:textId="7AF97BB7" w:rsidR="002903E6" w:rsidRDefault="002903E6" w:rsidP="002903E6">
      <w:pPr>
        <w:spacing w:line="360" w:lineRule="auto"/>
        <w:jc w:val="both"/>
        <w:rPr>
          <w:rFonts w:eastAsia="SimSun"/>
          <w:szCs w:val="28"/>
        </w:rPr>
      </w:pPr>
    </w:p>
    <w:p w14:paraId="0DFBC879" w14:textId="03A5435F" w:rsidR="00DB2CBD" w:rsidRDefault="6819EA8A" w:rsidP="00DB2CBD">
      <w:pPr>
        <w:spacing w:line="360" w:lineRule="auto"/>
        <w:jc w:val="both"/>
      </w:pPr>
      <w:r>
        <w:t xml:space="preserve">I/We would like to take this opportunity to express my/our deepest gratitude to my/our mentor, </w:t>
      </w:r>
      <w:r w:rsidRPr="6819EA8A">
        <w:rPr>
          <w:b/>
          <w:bCs/>
        </w:rPr>
        <w:t xml:space="preserve">Dr. Anurag Goswami </w:t>
      </w:r>
      <w:r>
        <w:t xml:space="preserve">for guiding, supporting, and helping me/us in every possible way. I/we was/were extremely fortunate to have him as my/our mentor as he provided insightful solutions to problems faced by me/us thus contributing immensely towards the completion of this capstone project. I/We would also like to express my/our deepest gratitude to VC, DEAN, HOD, faculty members and friends who helped me/us in successful completion of this capstone project. Any other name you can mentioned here. </w:t>
      </w:r>
    </w:p>
    <w:p w14:paraId="49CE4098" w14:textId="5DFD7BD0" w:rsidR="002903E6" w:rsidRDefault="002903E6" w:rsidP="00DB2CBD">
      <w:pPr>
        <w:pStyle w:val="GS-MajorHeading"/>
        <w:jc w:val="left"/>
      </w:pPr>
      <w:r>
        <w:rPr>
          <w:b w:val="0"/>
          <w:bCs/>
          <w:i/>
          <w:iCs/>
          <w:szCs w:val="28"/>
        </w:rPr>
        <w:tab/>
      </w:r>
      <w:r>
        <w:rPr>
          <w:b w:val="0"/>
          <w:bCs/>
          <w:i/>
          <w:iCs/>
          <w:szCs w:val="28"/>
        </w:rPr>
        <w:tab/>
      </w:r>
      <w:r>
        <w:rPr>
          <w:b w:val="0"/>
          <w:bCs/>
          <w:i/>
          <w:iCs/>
          <w:szCs w:val="28"/>
        </w:rPr>
        <w:tab/>
      </w:r>
      <w:r>
        <w:rPr>
          <w:b w:val="0"/>
          <w:bCs/>
          <w:i/>
          <w:iCs/>
          <w:szCs w:val="28"/>
        </w:rPr>
        <w:tab/>
      </w:r>
      <w:r>
        <w:rPr>
          <w:b w:val="0"/>
          <w:bCs/>
          <w:i/>
          <w:iCs/>
          <w:szCs w:val="28"/>
        </w:rPr>
        <w:tab/>
      </w:r>
    </w:p>
    <w:p w14:paraId="36AE0BE5" w14:textId="274DA604" w:rsidR="002903E6" w:rsidRDefault="002903E6" w:rsidP="000C0BB1">
      <w:pPr>
        <w:pStyle w:val="GS-MajorHeading"/>
      </w:pPr>
    </w:p>
    <w:p w14:paraId="1B02617B" w14:textId="77777777" w:rsidR="002903E6" w:rsidRDefault="002903E6" w:rsidP="000C0BB1">
      <w:pPr>
        <w:pStyle w:val="GS-MajorHeading"/>
      </w:pPr>
    </w:p>
    <w:p w14:paraId="3E6F3AEB" w14:textId="00B8DA75" w:rsidR="00DB2CBD" w:rsidRDefault="00DB2CBD" w:rsidP="00DB2CBD">
      <w:pPr>
        <w:pStyle w:val="BodyDoubleSpace05FirstLine"/>
        <w:spacing w:line="360" w:lineRule="auto"/>
        <w:jc w:val="right"/>
      </w:pPr>
      <w:r w:rsidRPr="00A22253">
        <w:t>Signature of Candidate</w:t>
      </w:r>
    </w:p>
    <w:p w14:paraId="4EA17AA4" w14:textId="77777777" w:rsidR="00C13717" w:rsidRDefault="00C13717" w:rsidP="00DB2CBD">
      <w:pPr>
        <w:pStyle w:val="BodyDoubleSpace05FirstLine"/>
        <w:spacing w:line="360" w:lineRule="auto"/>
        <w:jc w:val="right"/>
      </w:pPr>
    </w:p>
    <w:p w14:paraId="7A060750" w14:textId="77777777" w:rsidR="00C13717" w:rsidRPr="00A22253" w:rsidRDefault="00C13717" w:rsidP="00C13717">
      <w:pPr>
        <w:pStyle w:val="BodyDoubleSpace05FirstLine"/>
        <w:spacing w:line="360" w:lineRule="auto"/>
        <w:jc w:val="right"/>
      </w:pPr>
      <w:r>
        <w:t>Beereddy Sahith Reddy</w:t>
      </w:r>
    </w:p>
    <w:p w14:paraId="54537023" w14:textId="77777777" w:rsidR="00C13717" w:rsidRPr="00A22253" w:rsidRDefault="00C13717" w:rsidP="00C13717">
      <w:pPr>
        <w:pStyle w:val="BodyDoubleSpace05FirstLine"/>
        <w:spacing w:line="360" w:lineRule="auto"/>
        <w:jc w:val="right"/>
      </w:pPr>
      <w:r>
        <w:t>(Enroll. No. E19CSE046)</w:t>
      </w:r>
    </w:p>
    <w:p w14:paraId="450F60EC" w14:textId="77777777" w:rsidR="00C13717" w:rsidRPr="00A22253" w:rsidRDefault="00C13717" w:rsidP="00DB2CBD">
      <w:pPr>
        <w:pStyle w:val="BodyDoubleSpace05FirstLine"/>
        <w:spacing w:line="360" w:lineRule="auto"/>
        <w:jc w:val="right"/>
        <w:rPr>
          <w:b/>
          <w:bCs/>
        </w:rPr>
      </w:pPr>
    </w:p>
    <w:p w14:paraId="4C342FA6" w14:textId="77777777" w:rsidR="00DB2CBD" w:rsidRDefault="00DB2CBD" w:rsidP="00DB2CBD">
      <w:pPr>
        <w:pStyle w:val="BodyDoubleSpace05FirstLine"/>
        <w:spacing w:line="360" w:lineRule="auto"/>
        <w:jc w:val="right"/>
      </w:pPr>
    </w:p>
    <w:p w14:paraId="3FB21D50" w14:textId="77777777" w:rsidR="00DB2CBD" w:rsidRDefault="00DB2CBD" w:rsidP="00DB2CBD">
      <w:pPr>
        <w:pStyle w:val="BodyDoubleSpace05FirstLine"/>
        <w:spacing w:line="360" w:lineRule="auto"/>
      </w:pPr>
    </w:p>
    <w:p w14:paraId="2F1B6F30" w14:textId="77777777" w:rsidR="00DB2CBD" w:rsidRDefault="00DB2CBD" w:rsidP="00DB2CBD">
      <w:pPr>
        <w:pStyle w:val="BodyDoubleSpace05FirstLine"/>
        <w:spacing w:line="360" w:lineRule="auto"/>
      </w:pPr>
    </w:p>
    <w:p w14:paraId="6BD22394" w14:textId="77777777" w:rsidR="002903E6" w:rsidRDefault="002903E6" w:rsidP="000C0BB1">
      <w:pPr>
        <w:pStyle w:val="GS-MajorHeading"/>
      </w:pPr>
    </w:p>
    <w:p w14:paraId="16E961F3" w14:textId="77777777" w:rsidR="002903E6" w:rsidRDefault="002903E6" w:rsidP="000C0BB1">
      <w:pPr>
        <w:pStyle w:val="GS-MajorHeading"/>
      </w:pPr>
    </w:p>
    <w:bookmarkEnd w:id="0"/>
    <w:p w14:paraId="45DD00C7" w14:textId="55238486" w:rsidR="008D10FE" w:rsidRDefault="008D10FE" w:rsidP="008D10FE">
      <w:pPr>
        <w:pStyle w:val="GS-MajorHeading"/>
        <w:jc w:val="left"/>
      </w:pPr>
    </w:p>
    <w:p w14:paraId="4E9FF7F3" w14:textId="69F7F500" w:rsidR="006A6055" w:rsidRDefault="006A6055" w:rsidP="008D10FE">
      <w:pPr>
        <w:pStyle w:val="GS-MajorHeading"/>
        <w:jc w:val="left"/>
      </w:pPr>
    </w:p>
    <w:p w14:paraId="687EE507" w14:textId="67252A30" w:rsidR="006A6055" w:rsidRDefault="006A6055" w:rsidP="008D10FE">
      <w:pPr>
        <w:pStyle w:val="GS-MajorHeading"/>
        <w:jc w:val="left"/>
      </w:pPr>
    </w:p>
    <w:p w14:paraId="17D05BD1" w14:textId="77777777" w:rsidR="006A6055" w:rsidRDefault="006A6055" w:rsidP="008D10FE">
      <w:pPr>
        <w:pStyle w:val="GS-MajorHeading"/>
        <w:jc w:val="left"/>
      </w:pPr>
    </w:p>
    <w:p w14:paraId="3A678462" w14:textId="2CFAC624" w:rsidR="00510298" w:rsidRPr="008D10FE" w:rsidRDefault="6819EA8A" w:rsidP="008D10FE">
      <w:pPr>
        <w:pStyle w:val="GS-MajorHeading"/>
        <w:jc w:val="left"/>
        <w:rPr>
          <w:bCs/>
        </w:rPr>
      </w:pPr>
      <w:bookmarkStart w:id="1" w:name="_Toc56629462"/>
      <w:r>
        <w:rPr>
          <w:caps w:val="0"/>
        </w:rPr>
        <w:lastRenderedPageBreak/>
        <w:t>TABLE OF CONTENTS</w:t>
      </w:r>
      <w:bookmarkEnd w:id="1"/>
    </w:p>
    <w:p w14:paraId="4452C0C8" w14:textId="0DC3B1B2" w:rsidR="00A00961" w:rsidRDefault="000C0BB1">
      <w:pPr>
        <w:pStyle w:val="TOC1"/>
        <w:rPr>
          <w:rFonts w:asciiTheme="minorHAnsi" w:eastAsiaTheme="minorEastAsia" w:hAnsiTheme="minorHAnsi" w:cstheme="minorBidi"/>
          <w:noProof/>
          <w:sz w:val="22"/>
          <w:lang w:val="en-IN" w:eastAsia="en-IN"/>
        </w:rPr>
      </w:pPr>
      <w:r>
        <w:fldChar w:fldCharType="begin"/>
      </w:r>
      <w:r>
        <w:instrText xml:space="preserve"> TOC \h \z \t "GS1,1,GS2,2,GS3,3,GS - Major Heading,1" </w:instrText>
      </w:r>
      <w:r>
        <w:fldChar w:fldCharType="separate"/>
      </w:r>
      <w:hyperlink w:anchor="_Toc56629462" w:history="1">
        <w:r w:rsidR="00A00961" w:rsidRPr="003C679D">
          <w:rPr>
            <w:rStyle w:val="Hyperlink"/>
            <w:bCs/>
            <w:noProof/>
          </w:rPr>
          <w:t>TABLE OF CONTENTS</w:t>
        </w:r>
        <w:r w:rsidR="00A00961">
          <w:rPr>
            <w:noProof/>
            <w:webHidden/>
          </w:rPr>
          <w:tab/>
        </w:r>
        <w:r w:rsidR="00A00961">
          <w:rPr>
            <w:noProof/>
            <w:webHidden/>
          </w:rPr>
          <w:fldChar w:fldCharType="begin"/>
        </w:r>
        <w:r w:rsidR="00A00961">
          <w:rPr>
            <w:noProof/>
            <w:webHidden/>
          </w:rPr>
          <w:instrText xml:space="preserve"> PAGEREF _Toc56629462 \h </w:instrText>
        </w:r>
        <w:r w:rsidR="00A00961">
          <w:rPr>
            <w:noProof/>
            <w:webHidden/>
          </w:rPr>
        </w:r>
        <w:r w:rsidR="00A00961">
          <w:rPr>
            <w:noProof/>
            <w:webHidden/>
          </w:rPr>
          <w:fldChar w:fldCharType="separate"/>
        </w:r>
        <w:r w:rsidR="00F62A46">
          <w:rPr>
            <w:noProof/>
            <w:webHidden/>
          </w:rPr>
          <w:t>iv</w:t>
        </w:r>
        <w:r w:rsidR="00A00961">
          <w:rPr>
            <w:noProof/>
            <w:webHidden/>
          </w:rPr>
          <w:fldChar w:fldCharType="end"/>
        </w:r>
      </w:hyperlink>
    </w:p>
    <w:p w14:paraId="35BA80E3" w14:textId="26B11E3D" w:rsidR="00A00961" w:rsidRDefault="00E93ECA">
      <w:pPr>
        <w:pStyle w:val="TOC1"/>
        <w:rPr>
          <w:rFonts w:asciiTheme="minorHAnsi" w:eastAsiaTheme="minorEastAsia" w:hAnsiTheme="minorHAnsi" w:cstheme="minorBidi"/>
          <w:noProof/>
          <w:sz w:val="22"/>
          <w:lang w:val="en-IN" w:eastAsia="en-IN"/>
        </w:rPr>
      </w:pPr>
      <w:hyperlink w:anchor="_Toc56629463" w:history="1">
        <w:r w:rsidR="00A00961" w:rsidRPr="003C679D">
          <w:rPr>
            <w:rStyle w:val="Hyperlink"/>
            <w:noProof/>
          </w:rPr>
          <w:t>LIST OF TABLES</w:t>
        </w:r>
        <w:r w:rsidR="00A00961">
          <w:rPr>
            <w:noProof/>
            <w:webHidden/>
          </w:rPr>
          <w:tab/>
        </w:r>
        <w:r w:rsidR="00A00961">
          <w:rPr>
            <w:noProof/>
            <w:webHidden/>
          </w:rPr>
          <w:fldChar w:fldCharType="begin"/>
        </w:r>
        <w:r w:rsidR="00A00961">
          <w:rPr>
            <w:noProof/>
            <w:webHidden/>
          </w:rPr>
          <w:instrText xml:space="preserve"> PAGEREF _Toc56629463 \h </w:instrText>
        </w:r>
        <w:r w:rsidR="00A00961">
          <w:rPr>
            <w:noProof/>
            <w:webHidden/>
          </w:rPr>
        </w:r>
        <w:r w:rsidR="00A00961">
          <w:rPr>
            <w:noProof/>
            <w:webHidden/>
          </w:rPr>
          <w:fldChar w:fldCharType="separate"/>
        </w:r>
        <w:r w:rsidR="00F62A46">
          <w:rPr>
            <w:noProof/>
            <w:webHidden/>
          </w:rPr>
          <w:t>vi</w:t>
        </w:r>
        <w:r w:rsidR="00A00961">
          <w:rPr>
            <w:noProof/>
            <w:webHidden/>
          </w:rPr>
          <w:fldChar w:fldCharType="end"/>
        </w:r>
      </w:hyperlink>
    </w:p>
    <w:p w14:paraId="4EEF6233" w14:textId="3651A698" w:rsidR="00A00961" w:rsidRDefault="00E93ECA">
      <w:pPr>
        <w:pStyle w:val="TOC1"/>
        <w:rPr>
          <w:rFonts w:asciiTheme="minorHAnsi" w:eastAsiaTheme="minorEastAsia" w:hAnsiTheme="minorHAnsi" w:cstheme="minorBidi"/>
          <w:noProof/>
          <w:sz w:val="22"/>
          <w:lang w:val="en-IN" w:eastAsia="en-IN"/>
        </w:rPr>
      </w:pPr>
      <w:hyperlink w:anchor="_Toc56629464" w:history="1">
        <w:r w:rsidR="00A00961" w:rsidRPr="003C679D">
          <w:rPr>
            <w:rStyle w:val="Hyperlink"/>
            <w:noProof/>
          </w:rPr>
          <w:t>LIST OF FIGURES</w:t>
        </w:r>
        <w:r w:rsidR="00A00961">
          <w:rPr>
            <w:noProof/>
            <w:webHidden/>
          </w:rPr>
          <w:tab/>
        </w:r>
        <w:r w:rsidR="00A00961">
          <w:rPr>
            <w:noProof/>
            <w:webHidden/>
          </w:rPr>
          <w:fldChar w:fldCharType="begin"/>
        </w:r>
        <w:r w:rsidR="00A00961">
          <w:rPr>
            <w:noProof/>
            <w:webHidden/>
          </w:rPr>
          <w:instrText xml:space="preserve"> PAGEREF _Toc56629464 \h </w:instrText>
        </w:r>
        <w:r w:rsidR="00A00961">
          <w:rPr>
            <w:noProof/>
            <w:webHidden/>
          </w:rPr>
        </w:r>
        <w:r w:rsidR="00A00961">
          <w:rPr>
            <w:noProof/>
            <w:webHidden/>
          </w:rPr>
          <w:fldChar w:fldCharType="separate"/>
        </w:r>
        <w:r w:rsidR="00F62A46">
          <w:rPr>
            <w:noProof/>
            <w:webHidden/>
          </w:rPr>
          <w:t>vii</w:t>
        </w:r>
        <w:r w:rsidR="00A00961">
          <w:rPr>
            <w:noProof/>
            <w:webHidden/>
          </w:rPr>
          <w:fldChar w:fldCharType="end"/>
        </w:r>
      </w:hyperlink>
    </w:p>
    <w:p w14:paraId="50972148" w14:textId="081169D1" w:rsidR="00A00961" w:rsidRDefault="00E93ECA">
      <w:pPr>
        <w:pStyle w:val="TOC1"/>
        <w:rPr>
          <w:rFonts w:asciiTheme="minorHAnsi" w:eastAsiaTheme="minorEastAsia" w:hAnsiTheme="minorHAnsi" w:cstheme="minorBidi"/>
          <w:noProof/>
          <w:sz w:val="22"/>
          <w:lang w:val="en-IN" w:eastAsia="en-IN"/>
        </w:rPr>
      </w:pPr>
      <w:hyperlink w:anchor="_Toc56629465" w:history="1">
        <w:r w:rsidR="00A00961" w:rsidRPr="003C679D">
          <w:rPr>
            <w:rStyle w:val="Hyperlink"/>
            <w:noProof/>
          </w:rPr>
          <w:t>ABSTRACT</w:t>
        </w:r>
        <w:r w:rsidR="00A00961">
          <w:rPr>
            <w:noProof/>
            <w:webHidden/>
          </w:rPr>
          <w:tab/>
        </w:r>
        <w:r w:rsidR="00A00961">
          <w:rPr>
            <w:noProof/>
            <w:webHidden/>
          </w:rPr>
          <w:fldChar w:fldCharType="begin"/>
        </w:r>
        <w:r w:rsidR="00A00961">
          <w:rPr>
            <w:noProof/>
            <w:webHidden/>
          </w:rPr>
          <w:instrText xml:space="preserve"> PAGEREF _Toc56629465 \h </w:instrText>
        </w:r>
        <w:r w:rsidR="00A00961">
          <w:rPr>
            <w:noProof/>
            <w:webHidden/>
          </w:rPr>
        </w:r>
        <w:r w:rsidR="00A00961">
          <w:rPr>
            <w:noProof/>
            <w:webHidden/>
          </w:rPr>
          <w:fldChar w:fldCharType="separate"/>
        </w:r>
        <w:r w:rsidR="00F62A46">
          <w:rPr>
            <w:noProof/>
            <w:webHidden/>
          </w:rPr>
          <w:t>viii</w:t>
        </w:r>
        <w:r w:rsidR="00A00961">
          <w:rPr>
            <w:noProof/>
            <w:webHidden/>
          </w:rPr>
          <w:fldChar w:fldCharType="end"/>
        </w:r>
      </w:hyperlink>
    </w:p>
    <w:p w14:paraId="50E4B06E" w14:textId="086A95B7" w:rsidR="00A00961" w:rsidRDefault="00E93ECA">
      <w:pPr>
        <w:pStyle w:val="TOC1"/>
        <w:rPr>
          <w:rFonts w:asciiTheme="minorHAnsi" w:eastAsiaTheme="minorEastAsia" w:hAnsiTheme="minorHAnsi" w:cstheme="minorBidi"/>
          <w:noProof/>
          <w:sz w:val="22"/>
          <w:lang w:val="en-IN" w:eastAsia="en-IN"/>
        </w:rPr>
      </w:pPr>
      <w:hyperlink w:anchor="_Toc56629466" w:history="1">
        <w:r w:rsidR="00A00961" w:rsidRPr="003C679D">
          <w:rPr>
            <w:rStyle w:val="Hyperlink"/>
            <w:noProof/>
          </w:rPr>
          <w:t>1. INTRODUCTION</w:t>
        </w:r>
        <w:r w:rsidR="00A00961">
          <w:rPr>
            <w:noProof/>
            <w:webHidden/>
          </w:rPr>
          <w:tab/>
        </w:r>
        <w:r w:rsidR="00A00961">
          <w:rPr>
            <w:noProof/>
            <w:webHidden/>
          </w:rPr>
          <w:fldChar w:fldCharType="begin"/>
        </w:r>
        <w:r w:rsidR="00A00961">
          <w:rPr>
            <w:noProof/>
            <w:webHidden/>
          </w:rPr>
          <w:instrText xml:space="preserve"> PAGEREF _Toc56629466 \h </w:instrText>
        </w:r>
        <w:r w:rsidR="00A00961">
          <w:rPr>
            <w:noProof/>
            <w:webHidden/>
          </w:rPr>
        </w:r>
        <w:r w:rsidR="00A00961">
          <w:rPr>
            <w:noProof/>
            <w:webHidden/>
          </w:rPr>
          <w:fldChar w:fldCharType="separate"/>
        </w:r>
        <w:r w:rsidR="00F62A46">
          <w:rPr>
            <w:noProof/>
            <w:webHidden/>
          </w:rPr>
          <w:t>1</w:t>
        </w:r>
        <w:r w:rsidR="00A00961">
          <w:rPr>
            <w:noProof/>
            <w:webHidden/>
          </w:rPr>
          <w:fldChar w:fldCharType="end"/>
        </w:r>
      </w:hyperlink>
    </w:p>
    <w:p w14:paraId="70514DAA" w14:textId="66AF6A69"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67" w:history="1">
        <w:r w:rsidR="00A00961" w:rsidRPr="003C679D">
          <w:rPr>
            <w:rStyle w:val="Hyperlink"/>
            <w:noProof/>
          </w:rPr>
          <w:t>1.1. Problem Statement</w:t>
        </w:r>
        <w:r w:rsidR="00A00961">
          <w:rPr>
            <w:noProof/>
            <w:webHidden/>
          </w:rPr>
          <w:tab/>
        </w:r>
        <w:r w:rsidR="00A00961">
          <w:rPr>
            <w:noProof/>
            <w:webHidden/>
          </w:rPr>
          <w:fldChar w:fldCharType="begin"/>
        </w:r>
        <w:r w:rsidR="00A00961">
          <w:rPr>
            <w:noProof/>
            <w:webHidden/>
          </w:rPr>
          <w:instrText xml:space="preserve"> PAGEREF _Toc56629467 \h </w:instrText>
        </w:r>
        <w:r w:rsidR="00A00961">
          <w:rPr>
            <w:noProof/>
            <w:webHidden/>
          </w:rPr>
        </w:r>
        <w:r w:rsidR="00A00961">
          <w:rPr>
            <w:noProof/>
            <w:webHidden/>
          </w:rPr>
          <w:fldChar w:fldCharType="separate"/>
        </w:r>
        <w:r w:rsidR="00F62A46">
          <w:rPr>
            <w:noProof/>
            <w:webHidden/>
          </w:rPr>
          <w:t>1</w:t>
        </w:r>
        <w:r w:rsidR="00A00961">
          <w:rPr>
            <w:noProof/>
            <w:webHidden/>
          </w:rPr>
          <w:fldChar w:fldCharType="end"/>
        </w:r>
      </w:hyperlink>
    </w:p>
    <w:p w14:paraId="7A1D6D90" w14:textId="6E9437D5" w:rsidR="00A00961" w:rsidRDefault="00E93ECA">
      <w:pPr>
        <w:pStyle w:val="TOC1"/>
        <w:rPr>
          <w:rFonts w:asciiTheme="minorHAnsi" w:eastAsiaTheme="minorEastAsia" w:hAnsiTheme="minorHAnsi" w:cstheme="minorBidi"/>
          <w:noProof/>
          <w:sz w:val="22"/>
          <w:lang w:val="en-IN" w:eastAsia="en-IN"/>
        </w:rPr>
      </w:pPr>
      <w:hyperlink w:anchor="_Toc56629468" w:history="1">
        <w:r w:rsidR="00A00961" w:rsidRPr="003C679D">
          <w:rPr>
            <w:rStyle w:val="Hyperlink"/>
            <w:noProof/>
          </w:rPr>
          <w:t>2. Background Research</w:t>
        </w:r>
        <w:r w:rsidR="00A00961">
          <w:rPr>
            <w:noProof/>
            <w:webHidden/>
          </w:rPr>
          <w:tab/>
        </w:r>
        <w:r w:rsidR="00A00961">
          <w:rPr>
            <w:noProof/>
            <w:webHidden/>
          </w:rPr>
          <w:fldChar w:fldCharType="begin"/>
        </w:r>
        <w:r w:rsidR="00A00961">
          <w:rPr>
            <w:noProof/>
            <w:webHidden/>
          </w:rPr>
          <w:instrText xml:space="preserve"> PAGEREF _Toc56629468 \h </w:instrText>
        </w:r>
        <w:r w:rsidR="00A00961">
          <w:rPr>
            <w:noProof/>
            <w:webHidden/>
          </w:rPr>
        </w:r>
        <w:r w:rsidR="00A00961">
          <w:rPr>
            <w:noProof/>
            <w:webHidden/>
          </w:rPr>
          <w:fldChar w:fldCharType="separate"/>
        </w:r>
        <w:r w:rsidR="00F62A46">
          <w:rPr>
            <w:noProof/>
            <w:webHidden/>
          </w:rPr>
          <w:t>2</w:t>
        </w:r>
        <w:r w:rsidR="00A00961">
          <w:rPr>
            <w:noProof/>
            <w:webHidden/>
          </w:rPr>
          <w:fldChar w:fldCharType="end"/>
        </w:r>
      </w:hyperlink>
    </w:p>
    <w:p w14:paraId="5601226D" w14:textId="6876EBBE"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69" w:history="1">
        <w:r w:rsidR="00A00961" w:rsidRPr="003C679D">
          <w:rPr>
            <w:rStyle w:val="Hyperlink"/>
            <w:noProof/>
          </w:rPr>
          <w:t>2.1. Proposed System</w:t>
        </w:r>
        <w:r w:rsidR="00A00961">
          <w:rPr>
            <w:noProof/>
            <w:webHidden/>
          </w:rPr>
          <w:tab/>
        </w:r>
        <w:r w:rsidR="00A00961">
          <w:rPr>
            <w:noProof/>
            <w:webHidden/>
          </w:rPr>
          <w:fldChar w:fldCharType="begin"/>
        </w:r>
        <w:r w:rsidR="00A00961">
          <w:rPr>
            <w:noProof/>
            <w:webHidden/>
          </w:rPr>
          <w:instrText xml:space="preserve"> PAGEREF _Toc56629469 \h </w:instrText>
        </w:r>
        <w:r w:rsidR="00A00961">
          <w:rPr>
            <w:noProof/>
            <w:webHidden/>
          </w:rPr>
        </w:r>
        <w:r w:rsidR="00A00961">
          <w:rPr>
            <w:noProof/>
            <w:webHidden/>
          </w:rPr>
          <w:fldChar w:fldCharType="separate"/>
        </w:r>
        <w:r w:rsidR="00F62A46">
          <w:rPr>
            <w:noProof/>
            <w:webHidden/>
          </w:rPr>
          <w:t>3</w:t>
        </w:r>
        <w:r w:rsidR="00A00961">
          <w:rPr>
            <w:noProof/>
            <w:webHidden/>
          </w:rPr>
          <w:fldChar w:fldCharType="end"/>
        </w:r>
      </w:hyperlink>
    </w:p>
    <w:p w14:paraId="049285D8" w14:textId="448A36CE"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0" w:history="1">
        <w:r w:rsidR="00A00961" w:rsidRPr="003C679D">
          <w:rPr>
            <w:rStyle w:val="Hyperlink"/>
            <w:noProof/>
          </w:rPr>
          <w:t>2.2. Goals and Objectives</w:t>
        </w:r>
        <w:r w:rsidR="00A00961">
          <w:rPr>
            <w:noProof/>
            <w:webHidden/>
          </w:rPr>
          <w:tab/>
        </w:r>
        <w:r w:rsidR="00A00961">
          <w:rPr>
            <w:noProof/>
            <w:webHidden/>
          </w:rPr>
          <w:fldChar w:fldCharType="begin"/>
        </w:r>
        <w:r w:rsidR="00A00961">
          <w:rPr>
            <w:noProof/>
            <w:webHidden/>
          </w:rPr>
          <w:instrText xml:space="preserve"> PAGEREF _Toc56629470 \h </w:instrText>
        </w:r>
        <w:r w:rsidR="00A00961">
          <w:rPr>
            <w:noProof/>
            <w:webHidden/>
          </w:rPr>
        </w:r>
        <w:r w:rsidR="00A00961">
          <w:rPr>
            <w:noProof/>
            <w:webHidden/>
          </w:rPr>
          <w:fldChar w:fldCharType="separate"/>
        </w:r>
        <w:r w:rsidR="00F62A46">
          <w:rPr>
            <w:noProof/>
            <w:webHidden/>
          </w:rPr>
          <w:t>4</w:t>
        </w:r>
        <w:r w:rsidR="00A00961">
          <w:rPr>
            <w:noProof/>
            <w:webHidden/>
          </w:rPr>
          <w:fldChar w:fldCharType="end"/>
        </w:r>
      </w:hyperlink>
    </w:p>
    <w:p w14:paraId="04256592" w14:textId="1D72C8BC" w:rsidR="00A00961" w:rsidRDefault="00E93ECA">
      <w:pPr>
        <w:pStyle w:val="TOC1"/>
        <w:rPr>
          <w:rFonts w:asciiTheme="minorHAnsi" w:eastAsiaTheme="minorEastAsia" w:hAnsiTheme="minorHAnsi" w:cstheme="minorBidi"/>
          <w:noProof/>
          <w:sz w:val="22"/>
          <w:lang w:val="en-IN" w:eastAsia="en-IN"/>
        </w:rPr>
      </w:pPr>
      <w:hyperlink w:anchor="_Toc56629471" w:history="1">
        <w:r w:rsidR="00A00961" w:rsidRPr="003C679D">
          <w:rPr>
            <w:rStyle w:val="Hyperlink"/>
            <w:noProof/>
          </w:rPr>
          <w:t>3. Project Planning</w:t>
        </w:r>
        <w:r w:rsidR="00A00961">
          <w:rPr>
            <w:noProof/>
            <w:webHidden/>
          </w:rPr>
          <w:tab/>
        </w:r>
        <w:r w:rsidR="00A00961">
          <w:rPr>
            <w:noProof/>
            <w:webHidden/>
          </w:rPr>
          <w:fldChar w:fldCharType="begin"/>
        </w:r>
        <w:r w:rsidR="00A00961">
          <w:rPr>
            <w:noProof/>
            <w:webHidden/>
          </w:rPr>
          <w:instrText xml:space="preserve"> PAGEREF _Toc56629471 \h </w:instrText>
        </w:r>
        <w:r w:rsidR="00A00961">
          <w:rPr>
            <w:noProof/>
            <w:webHidden/>
          </w:rPr>
        </w:r>
        <w:r w:rsidR="00A00961">
          <w:rPr>
            <w:noProof/>
            <w:webHidden/>
          </w:rPr>
          <w:fldChar w:fldCharType="separate"/>
        </w:r>
        <w:r w:rsidR="00F62A46">
          <w:rPr>
            <w:noProof/>
            <w:webHidden/>
          </w:rPr>
          <w:t>4</w:t>
        </w:r>
        <w:r w:rsidR="00A00961">
          <w:rPr>
            <w:noProof/>
            <w:webHidden/>
          </w:rPr>
          <w:fldChar w:fldCharType="end"/>
        </w:r>
      </w:hyperlink>
    </w:p>
    <w:p w14:paraId="29B64B10" w14:textId="22120401"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2" w:history="1">
        <w:r w:rsidR="00A00961" w:rsidRPr="003C679D">
          <w:rPr>
            <w:rStyle w:val="Hyperlink"/>
            <w:noProof/>
          </w:rPr>
          <w:t>3.1. Project Lifecycle</w:t>
        </w:r>
        <w:r w:rsidR="00A00961">
          <w:rPr>
            <w:noProof/>
            <w:webHidden/>
          </w:rPr>
          <w:tab/>
        </w:r>
        <w:r w:rsidR="00A00961">
          <w:rPr>
            <w:noProof/>
            <w:webHidden/>
          </w:rPr>
          <w:fldChar w:fldCharType="begin"/>
        </w:r>
        <w:r w:rsidR="00A00961">
          <w:rPr>
            <w:noProof/>
            <w:webHidden/>
          </w:rPr>
          <w:instrText xml:space="preserve"> PAGEREF _Toc56629472 \h </w:instrText>
        </w:r>
        <w:r w:rsidR="00A00961">
          <w:rPr>
            <w:noProof/>
            <w:webHidden/>
          </w:rPr>
        </w:r>
        <w:r w:rsidR="00A00961">
          <w:rPr>
            <w:noProof/>
            <w:webHidden/>
          </w:rPr>
          <w:fldChar w:fldCharType="separate"/>
        </w:r>
        <w:r w:rsidR="00F62A46">
          <w:rPr>
            <w:noProof/>
            <w:webHidden/>
          </w:rPr>
          <w:t>4</w:t>
        </w:r>
        <w:r w:rsidR="00A00961">
          <w:rPr>
            <w:noProof/>
            <w:webHidden/>
          </w:rPr>
          <w:fldChar w:fldCharType="end"/>
        </w:r>
      </w:hyperlink>
    </w:p>
    <w:p w14:paraId="516A610E" w14:textId="63883BD9"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3" w:history="1">
        <w:r w:rsidR="00A00961" w:rsidRPr="003C679D">
          <w:rPr>
            <w:rStyle w:val="Hyperlink"/>
            <w:noProof/>
          </w:rPr>
          <w:t>3.2. Project Setup</w:t>
        </w:r>
        <w:r w:rsidR="00A00961">
          <w:rPr>
            <w:noProof/>
            <w:webHidden/>
          </w:rPr>
          <w:tab/>
        </w:r>
        <w:r w:rsidR="00A00961">
          <w:rPr>
            <w:noProof/>
            <w:webHidden/>
          </w:rPr>
          <w:fldChar w:fldCharType="begin"/>
        </w:r>
        <w:r w:rsidR="00A00961">
          <w:rPr>
            <w:noProof/>
            <w:webHidden/>
          </w:rPr>
          <w:instrText xml:space="preserve"> PAGEREF _Toc56629473 \h </w:instrText>
        </w:r>
        <w:r w:rsidR="00A00961">
          <w:rPr>
            <w:noProof/>
            <w:webHidden/>
          </w:rPr>
        </w:r>
        <w:r w:rsidR="00A00961">
          <w:rPr>
            <w:noProof/>
            <w:webHidden/>
          </w:rPr>
          <w:fldChar w:fldCharType="separate"/>
        </w:r>
        <w:r w:rsidR="00F62A46">
          <w:rPr>
            <w:noProof/>
            <w:webHidden/>
          </w:rPr>
          <w:t>5</w:t>
        </w:r>
        <w:r w:rsidR="00A00961">
          <w:rPr>
            <w:noProof/>
            <w:webHidden/>
          </w:rPr>
          <w:fldChar w:fldCharType="end"/>
        </w:r>
      </w:hyperlink>
    </w:p>
    <w:p w14:paraId="791A316C" w14:textId="78DE05D4"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4" w:history="1">
        <w:r w:rsidR="00A00961" w:rsidRPr="003C679D">
          <w:rPr>
            <w:rStyle w:val="Hyperlink"/>
            <w:noProof/>
          </w:rPr>
          <w:t>3.3. Stakeholders</w:t>
        </w:r>
        <w:r w:rsidR="00A00961">
          <w:rPr>
            <w:noProof/>
            <w:webHidden/>
          </w:rPr>
          <w:tab/>
        </w:r>
        <w:r w:rsidR="00A00961">
          <w:rPr>
            <w:noProof/>
            <w:webHidden/>
          </w:rPr>
          <w:fldChar w:fldCharType="begin"/>
        </w:r>
        <w:r w:rsidR="00A00961">
          <w:rPr>
            <w:noProof/>
            <w:webHidden/>
          </w:rPr>
          <w:instrText xml:space="preserve"> PAGEREF _Toc56629474 \h </w:instrText>
        </w:r>
        <w:r w:rsidR="00A00961">
          <w:rPr>
            <w:noProof/>
            <w:webHidden/>
          </w:rPr>
        </w:r>
        <w:r w:rsidR="00A00961">
          <w:rPr>
            <w:noProof/>
            <w:webHidden/>
          </w:rPr>
          <w:fldChar w:fldCharType="separate"/>
        </w:r>
        <w:r w:rsidR="00F62A46">
          <w:rPr>
            <w:noProof/>
            <w:webHidden/>
          </w:rPr>
          <w:t>5</w:t>
        </w:r>
        <w:r w:rsidR="00A00961">
          <w:rPr>
            <w:noProof/>
            <w:webHidden/>
          </w:rPr>
          <w:fldChar w:fldCharType="end"/>
        </w:r>
      </w:hyperlink>
    </w:p>
    <w:p w14:paraId="7CE6E62E" w14:textId="2A9F73D5"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5" w:history="1">
        <w:r w:rsidR="00A00961" w:rsidRPr="003C679D">
          <w:rPr>
            <w:rStyle w:val="Hyperlink"/>
            <w:noProof/>
          </w:rPr>
          <w:t>3.4. Project Resources</w:t>
        </w:r>
        <w:r w:rsidR="00A00961">
          <w:rPr>
            <w:noProof/>
            <w:webHidden/>
          </w:rPr>
          <w:tab/>
        </w:r>
        <w:r w:rsidR="00A00961">
          <w:rPr>
            <w:noProof/>
            <w:webHidden/>
          </w:rPr>
          <w:fldChar w:fldCharType="begin"/>
        </w:r>
        <w:r w:rsidR="00A00961">
          <w:rPr>
            <w:noProof/>
            <w:webHidden/>
          </w:rPr>
          <w:instrText xml:space="preserve"> PAGEREF _Toc56629475 \h </w:instrText>
        </w:r>
        <w:r w:rsidR="00A00961">
          <w:rPr>
            <w:noProof/>
            <w:webHidden/>
          </w:rPr>
        </w:r>
        <w:r w:rsidR="00A00961">
          <w:rPr>
            <w:noProof/>
            <w:webHidden/>
          </w:rPr>
          <w:fldChar w:fldCharType="separate"/>
        </w:r>
        <w:r w:rsidR="00F62A46">
          <w:rPr>
            <w:noProof/>
            <w:webHidden/>
          </w:rPr>
          <w:t>5</w:t>
        </w:r>
        <w:r w:rsidR="00A00961">
          <w:rPr>
            <w:noProof/>
            <w:webHidden/>
          </w:rPr>
          <w:fldChar w:fldCharType="end"/>
        </w:r>
      </w:hyperlink>
    </w:p>
    <w:p w14:paraId="41196CEB" w14:textId="1B6FD4DD"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6" w:history="1">
        <w:r w:rsidR="00A00961" w:rsidRPr="003C679D">
          <w:rPr>
            <w:rStyle w:val="Hyperlink"/>
            <w:noProof/>
          </w:rPr>
          <w:t>3.5. Assumptions</w:t>
        </w:r>
        <w:r w:rsidR="00A00961">
          <w:rPr>
            <w:noProof/>
            <w:webHidden/>
          </w:rPr>
          <w:tab/>
        </w:r>
        <w:r w:rsidR="00A00961">
          <w:rPr>
            <w:noProof/>
            <w:webHidden/>
          </w:rPr>
          <w:fldChar w:fldCharType="begin"/>
        </w:r>
        <w:r w:rsidR="00A00961">
          <w:rPr>
            <w:noProof/>
            <w:webHidden/>
          </w:rPr>
          <w:instrText xml:space="preserve"> PAGEREF _Toc56629476 \h </w:instrText>
        </w:r>
        <w:r w:rsidR="00A00961">
          <w:rPr>
            <w:noProof/>
            <w:webHidden/>
          </w:rPr>
        </w:r>
        <w:r w:rsidR="00A00961">
          <w:rPr>
            <w:noProof/>
            <w:webHidden/>
          </w:rPr>
          <w:fldChar w:fldCharType="separate"/>
        </w:r>
        <w:r w:rsidR="00F62A46">
          <w:rPr>
            <w:noProof/>
            <w:webHidden/>
          </w:rPr>
          <w:t>6</w:t>
        </w:r>
        <w:r w:rsidR="00A00961">
          <w:rPr>
            <w:noProof/>
            <w:webHidden/>
          </w:rPr>
          <w:fldChar w:fldCharType="end"/>
        </w:r>
      </w:hyperlink>
    </w:p>
    <w:p w14:paraId="0774571B" w14:textId="102BD43C" w:rsidR="00A00961" w:rsidRDefault="00E93ECA">
      <w:pPr>
        <w:pStyle w:val="TOC1"/>
        <w:rPr>
          <w:rFonts w:asciiTheme="minorHAnsi" w:eastAsiaTheme="minorEastAsia" w:hAnsiTheme="minorHAnsi" w:cstheme="minorBidi"/>
          <w:noProof/>
          <w:sz w:val="22"/>
          <w:lang w:val="en-IN" w:eastAsia="en-IN"/>
        </w:rPr>
      </w:pPr>
      <w:hyperlink w:anchor="_Toc56629477" w:history="1">
        <w:r w:rsidR="00A00961" w:rsidRPr="003C679D">
          <w:rPr>
            <w:rStyle w:val="Hyperlink"/>
            <w:noProof/>
          </w:rPr>
          <w:t>4. Project Tracking</w:t>
        </w:r>
        <w:r w:rsidR="00A00961">
          <w:rPr>
            <w:noProof/>
            <w:webHidden/>
          </w:rPr>
          <w:tab/>
        </w:r>
        <w:r w:rsidR="00A00961">
          <w:rPr>
            <w:noProof/>
            <w:webHidden/>
          </w:rPr>
          <w:fldChar w:fldCharType="begin"/>
        </w:r>
        <w:r w:rsidR="00A00961">
          <w:rPr>
            <w:noProof/>
            <w:webHidden/>
          </w:rPr>
          <w:instrText xml:space="preserve"> PAGEREF _Toc56629477 \h </w:instrText>
        </w:r>
        <w:r w:rsidR="00A00961">
          <w:rPr>
            <w:noProof/>
            <w:webHidden/>
          </w:rPr>
        </w:r>
        <w:r w:rsidR="00A00961">
          <w:rPr>
            <w:noProof/>
            <w:webHidden/>
          </w:rPr>
          <w:fldChar w:fldCharType="separate"/>
        </w:r>
        <w:r w:rsidR="00F62A46">
          <w:rPr>
            <w:noProof/>
            <w:webHidden/>
          </w:rPr>
          <w:t>6</w:t>
        </w:r>
        <w:r w:rsidR="00A00961">
          <w:rPr>
            <w:noProof/>
            <w:webHidden/>
          </w:rPr>
          <w:fldChar w:fldCharType="end"/>
        </w:r>
      </w:hyperlink>
    </w:p>
    <w:p w14:paraId="153E5139" w14:textId="67EC24E8"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8" w:history="1">
        <w:r w:rsidR="00A00961" w:rsidRPr="003C679D">
          <w:rPr>
            <w:rStyle w:val="Hyperlink"/>
            <w:noProof/>
          </w:rPr>
          <w:t>4.1. Tracking</w:t>
        </w:r>
        <w:r w:rsidR="00A00961">
          <w:rPr>
            <w:noProof/>
            <w:webHidden/>
          </w:rPr>
          <w:tab/>
        </w:r>
        <w:r w:rsidR="00A00961">
          <w:rPr>
            <w:noProof/>
            <w:webHidden/>
          </w:rPr>
          <w:fldChar w:fldCharType="begin"/>
        </w:r>
        <w:r w:rsidR="00A00961">
          <w:rPr>
            <w:noProof/>
            <w:webHidden/>
          </w:rPr>
          <w:instrText xml:space="preserve"> PAGEREF _Toc56629478 \h </w:instrText>
        </w:r>
        <w:r w:rsidR="00A00961">
          <w:rPr>
            <w:noProof/>
            <w:webHidden/>
          </w:rPr>
        </w:r>
        <w:r w:rsidR="00A00961">
          <w:rPr>
            <w:noProof/>
            <w:webHidden/>
          </w:rPr>
          <w:fldChar w:fldCharType="separate"/>
        </w:r>
        <w:r w:rsidR="00F62A46">
          <w:rPr>
            <w:noProof/>
            <w:webHidden/>
          </w:rPr>
          <w:t>6</w:t>
        </w:r>
        <w:r w:rsidR="00A00961">
          <w:rPr>
            <w:noProof/>
            <w:webHidden/>
          </w:rPr>
          <w:fldChar w:fldCharType="end"/>
        </w:r>
      </w:hyperlink>
    </w:p>
    <w:p w14:paraId="12BEA3D8" w14:textId="586F19B1"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79" w:history="1">
        <w:r w:rsidR="00A00961" w:rsidRPr="003C679D">
          <w:rPr>
            <w:rStyle w:val="Hyperlink"/>
            <w:noProof/>
          </w:rPr>
          <w:t>4.2. Deliverables</w:t>
        </w:r>
        <w:r w:rsidR="00A00961">
          <w:rPr>
            <w:noProof/>
            <w:webHidden/>
          </w:rPr>
          <w:tab/>
        </w:r>
        <w:r w:rsidR="00A00961">
          <w:rPr>
            <w:noProof/>
            <w:webHidden/>
          </w:rPr>
          <w:fldChar w:fldCharType="begin"/>
        </w:r>
        <w:r w:rsidR="00A00961">
          <w:rPr>
            <w:noProof/>
            <w:webHidden/>
          </w:rPr>
          <w:instrText xml:space="preserve"> PAGEREF _Toc56629479 \h </w:instrText>
        </w:r>
        <w:r w:rsidR="00A00961">
          <w:rPr>
            <w:noProof/>
            <w:webHidden/>
          </w:rPr>
        </w:r>
        <w:r w:rsidR="00A00961">
          <w:rPr>
            <w:noProof/>
            <w:webHidden/>
          </w:rPr>
          <w:fldChar w:fldCharType="separate"/>
        </w:r>
        <w:r w:rsidR="00F62A46">
          <w:rPr>
            <w:noProof/>
            <w:webHidden/>
          </w:rPr>
          <w:t>7</w:t>
        </w:r>
        <w:r w:rsidR="00A00961">
          <w:rPr>
            <w:noProof/>
            <w:webHidden/>
          </w:rPr>
          <w:fldChar w:fldCharType="end"/>
        </w:r>
      </w:hyperlink>
    </w:p>
    <w:p w14:paraId="36A0486C" w14:textId="6C27798F" w:rsidR="00A00961" w:rsidRDefault="00E93ECA">
      <w:pPr>
        <w:pStyle w:val="TOC1"/>
        <w:rPr>
          <w:rFonts w:asciiTheme="minorHAnsi" w:eastAsiaTheme="minorEastAsia" w:hAnsiTheme="minorHAnsi" w:cstheme="minorBidi"/>
          <w:noProof/>
          <w:sz w:val="22"/>
          <w:lang w:val="en-IN" w:eastAsia="en-IN"/>
        </w:rPr>
      </w:pPr>
      <w:hyperlink w:anchor="_Toc56629480" w:history="1">
        <w:r w:rsidR="00A00961" w:rsidRPr="003C679D">
          <w:rPr>
            <w:rStyle w:val="Hyperlink"/>
            <w:noProof/>
          </w:rPr>
          <w:t>5. SYSTEM ANALYSIS AND DESIGN</w:t>
        </w:r>
        <w:r w:rsidR="00A00961">
          <w:rPr>
            <w:noProof/>
            <w:webHidden/>
          </w:rPr>
          <w:tab/>
        </w:r>
        <w:r w:rsidR="00A00961">
          <w:rPr>
            <w:noProof/>
            <w:webHidden/>
          </w:rPr>
          <w:fldChar w:fldCharType="begin"/>
        </w:r>
        <w:r w:rsidR="00A00961">
          <w:rPr>
            <w:noProof/>
            <w:webHidden/>
          </w:rPr>
          <w:instrText xml:space="preserve"> PAGEREF _Toc56629480 \h </w:instrText>
        </w:r>
        <w:r w:rsidR="00A00961">
          <w:rPr>
            <w:noProof/>
            <w:webHidden/>
          </w:rPr>
        </w:r>
        <w:r w:rsidR="00A00961">
          <w:rPr>
            <w:noProof/>
            <w:webHidden/>
          </w:rPr>
          <w:fldChar w:fldCharType="separate"/>
        </w:r>
        <w:r w:rsidR="00F62A46">
          <w:rPr>
            <w:noProof/>
            <w:webHidden/>
          </w:rPr>
          <w:t>7</w:t>
        </w:r>
        <w:r w:rsidR="00A00961">
          <w:rPr>
            <w:noProof/>
            <w:webHidden/>
          </w:rPr>
          <w:fldChar w:fldCharType="end"/>
        </w:r>
      </w:hyperlink>
    </w:p>
    <w:p w14:paraId="3E071E7E" w14:textId="6650428A"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1" w:history="1">
        <w:r w:rsidR="00A00961" w:rsidRPr="003C679D">
          <w:rPr>
            <w:rStyle w:val="Hyperlink"/>
            <w:noProof/>
          </w:rPr>
          <w:t>5.1. Overall Description</w:t>
        </w:r>
        <w:r w:rsidR="00A00961">
          <w:rPr>
            <w:noProof/>
            <w:webHidden/>
          </w:rPr>
          <w:tab/>
        </w:r>
        <w:r w:rsidR="00A00961">
          <w:rPr>
            <w:noProof/>
            <w:webHidden/>
          </w:rPr>
          <w:fldChar w:fldCharType="begin"/>
        </w:r>
        <w:r w:rsidR="00A00961">
          <w:rPr>
            <w:noProof/>
            <w:webHidden/>
          </w:rPr>
          <w:instrText xml:space="preserve"> PAGEREF _Toc56629481 \h </w:instrText>
        </w:r>
        <w:r w:rsidR="00A00961">
          <w:rPr>
            <w:noProof/>
            <w:webHidden/>
          </w:rPr>
        </w:r>
        <w:r w:rsidR="00A00961">
          <w:rPr>
            <w:noProof/>
            <w:webHidden/>
          </w:rPr>
          <w:fldChar w:fldCharType="separate"/>
        </w:r>
        <w:r w:rsidR="00F62A46">
          <w:rPr>
            <w:noProof/>
            <w:webHidden/>
          </w:rPr>
          <w:t>7</w:t>
        </w:r>
        <w:r w:rsidR="00A00961">
          <w:rPr>
            <w:noProof/>
            <w:webHidden/>
          </w:rPr>
          <w:fldChar w:fldCharType="end"/>
        </w:r>
      </w:hyperlink>
    </w:p>
    <w:p w14:paraId="322997A6" w14:textId="44BA9889"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2" w:history="1">
        <w:r w:rsidR="00A00961" w:rsidRPr="003C679D">
          <w:rPr>
            <w:rStyle w:val="Hyperlink"/>
            <w:noProof/>
          </w:rPr>
          <w:t>5.2. Design diagrams/ UML diagrams/ Flow Charts/ E-R diagrams</w:t>
        </w:r>
        <w:r w:rsidR="00A00961">
          <w:rPr>
            <w:noProof/>
            <w:webHidden/>
          </w:rPr>
          <w:tab/>
        </w:r>
        <w:r w:rsidR="00A00961">
          <w:rPr>
            <w:noProof/>
            <w:webHidden/>
          </w:rPr>
          <w:fldChar w:fldCharType="begin"/>
        </w:r>
        <w:r w:rsidR="00A00961">
          <w:rPr>
            <w:noProof/>
            <w:webHidden/>
          </w:rPr>
          <w:instrText xml:space="preserve"> PAGEREF _Toc56629482 \h </w:instrText>
        </w:r>
        <w:r w:rsidR="00A00961">
          <w:rPr>
            <w:noProof/>
            <w:webHidden/>
          </w:rPr>
        </w:r>
        <w:r w:rsidR="00A00961">
          <w:rPr>
            <w:noProof/>
            <w:webHidden/>
          </w:rPr>
          <w:fldChar w:fldCharType="separate"/>
        </w:r>
        <w:r w:rsidR="00F62A46">
          <w:rPr>
            <w:noProof/>
            <w:webHidden/>
          </w:rPr>
          <w:t>8</w:t>
        </w:r>
        <w:r w:rsidR="00A00961">
          <w:rPr>
            <w:noProof/>
            <w:webHidden/>
          </w:rPr>
          <w:fldChar w:fldCharType="end"/>
        </w:r>
      </w:hyperlink>
    </w:p>
    <w:p w14:paraId="00AB86E9" w14:textId="089247CF" w:rsidR="00A00961" w:rsidRDefault="00E93ECA">
      <w:pPr>
        <w:pStyle w:val="TOC1"/>
        <w:rPr>
          <w:rFonts w:asciiTheme="minorHAnsi" w:eastAsiaTheme="minorEastAsia" w:hAnsiTheme="minorHAnsi" w:cstheme="minorBidi"/>
          <w:noProof/>
          <w:sz w:val="22"/>
          <w:lang w:val="en-IN" w:eastAsia="en-IN"/>
        </w:rPr>
      </w:pPr>
      <w:hyperlink w:anchor="_Toc56629483" w:history="1">
        <w:r w:rsidR="00A00961" w:rsidRPr="003C679D">
          <w:rPr>
            <w:rStyle w:val="Hyperlink"/>
            <w:noProof/>
          </w:rPr>
          <w:t>6. User Interface</w:t>
        </w:r>
        <w:r w:rsidR="00A00961">
          <w:rPr>
            <w:noProof/>
            <w:webHidden/>
          </w:rPr>
          <w:tab/>
        </w:r>
        <w:r w:rsidR="00A00961">
          <w:rPr>
            <w:noProof/>
            <w:webHidden/>
          </w:rPr>
          <w:fldChar w:fldCharType="begin"/>
        </w:r>
        <w:r w:rsidR="00A00961">
          <w:rPr>
            <w:noProof/>
            <w:webHidden/>
          </w:rPr>
          <w:instrText xml:space="preserve"> PAGEREF _Toc56629483 \h </w:instrText>
        </w:r>
        <w:r w:rsidR="00A00961">
          <w:rPr>
            <w:noProof/>
            <w:webHidden/>
          </w:rPr>
        </w:r>
        <w:r w:rsidR="00A00961">
          <w:rPr>
            <w:noProof/>
            <w:webHidden/>
          </w:rPr>
          <w:fldChar w:fldCharType="separate"/>
        </w:r>
        <w:r w:rsidR="00F62A46">
          <w:rPr>
            <w:noProof/>
            <w:webHidden/>
          </w:rPr>
          <w:t>9</w:t>
        </w:r>
        <w:r w:rsidR="00A00961">
          <w:rPr>
            <w:noProof/>
            <w:webHidden/>
          </w:rPr>
          <w:fldChar w:fldCharType="end"/>
        </w:r>
      </w:hyperlink>
    </w:p>
    <w:p w14:paraId="4F6356AF" w14:textId="295578C1"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4" w:history="1">
        <w:r w:rsidR="00A00961" w:rsidRPr="003C679D">
          <w:rPr>
            <w:rStyle w:val="Hyperlink"/>
            <w:noProof/>
          </w:rPr>
          <w:t>6.1. UI Description</w:t>
        </w:r>
        <w:r w:rsidR="00A00961">
          <w:rPr>
            <w:noProof/>
            <w:webHidden/>
          </w:rPr>
          <w:tab/>
        </w:r>
        <w:r w:rsidR="00A00961">
          <w:rPr>
            <w:noProof/>
            <w:webHidden/>
          </w:rPr>
          <w:fldChar w:fldCharType="begin"/>
        </w:r>
        <w:r w:rsidR="00A00961">
          <w:rPr>
            <w:noProof/>
            <w:webHidden/>
          </w:rPr>
          <w:instrText xml:space="preserve"> PAGEREF _Toc56629484 \h </w:instrText>
        </w:r>
        <w:r w:rsidR="00A00961">
          <w:rPr>
            <w:noProof/>
            <w:webHidden/>
          </w:rPr>
        </w:r>
        <w:r w:rsidR="00A00961">
          <w:rPr>
            <w:noProof/>
            <w:webHidden/>
          </w:rPr>
          <w:fldChar w:fldCharType="separate"/>
        </w:r>
        <w:r w:rsidR="00F62A46">
          <w:rPr>
            <w:noProof/>
            <w:webHidden/>
          </w:rPr>
          <w:t>9</w:t>
        </w:r>
        <w:r w:rsidR="00A00961">
          <w:rPr>
            <w:noProof/>
            <w:webHidden/>
          </w:rPr>
          <w:fldChar w:fldCharType="end"/>
        </w:r>
      </w:hyperlink>
    </w:p>
    <w:p w14:paraId="310160B3" w14:textId="407200C8"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5" w:history="1">
        <w:r w:rsidR="00A00961" w:rsidRPr="003C679D">
          <w:rPr>
            <w:rStyle w:val="Hyperlink"/>
            <w:noProof/>
          </w:rPr>
          <w:t>6.2. UI Mockup</w:t>
        </w:r>
        <w:r w:rsidR="00A00961">
          <w:rPr>
            <w:noProof/>
            <w:webHidden/>
          </w:rPr>
          <w:tab/>
        </w:r>
        <w:r w:rsidR="00A00961">
          <w:rPr>
            <w:noProof/>
            <w:webHidden/>
          </w:rPr>
          <w:fldChar w:fldCharType="begin"/>
        </w:r>
        <w:r w:rsidR="00A00961">
          <w:rPr>
            <w:noProof/>
            <w:webHidden/>
          </w:rPr>
          <w:instrText xml:space="preserve"> PAGEREF _Toc56629485 \h </w:instrText>
        </w:r>
        <w:r w:rsidR="00A00961">
          <w:rPr>
            <w:noProof/>
            <w:webHidden/>
          </w:rPr>
        </w:r>
        <w:r w:rsidR="00A00961">
          <w:rPr>
            <w:noProof/>
            <w:webHidden/>
          </w:rPr>
          <w:fldChar w:fldCharType="separate"/>
        </w:r>
        <w:r w:rsidR="00F62A46">
          <w:rPr>
            <w:noProof/>
            <w:webHidden/>
          </w:rPr>
          <w:t>10</w:t>
        </w:r>
        <w:r w:rsidR="00A00961">
          <w:rPr>
            <w:noProof/>
            <w:webHidden/>
          </w:rPr>
          <w:fldChar w:fldCharType="end"/>
        </w:r>
      </w:hyperlink>
    </w:p>
    <w:p w14:paraId="1CE79243" w14:textId="1753AFB6" w:rsidR="00A00961" w:rsidRDefault="00E93ECA">
      <w:pPr>
        <w:pStyle w:val="TOC1"/>
        <w:rPr>
          <w:rFonts w:asciiTheme="minorHAnsi" w:eastAsiaTheme="minorEastAsia" w:hAnsiTheme="minorHAnsi" w:cstheme="minorBidi"/>
          <w:noProof/>
          <w:sz w:val="22"/>
          <w:lang w:val="en-IN" w:eastAsia="en-IN"/>
        </w:rPr>
      </w:pPr>
      <w:hyperlink w:anchor="_Toc56629486" w:history="1">
        <w:r w:rsidR="00A00961" w:rsidRPr="003C679D">
          <w:rPr>
            <w:rStyle w:val="Hyperlink"/>
            <w:noProof/>
          </w:rPr>
          <w:t>7. Project Closure</w:t>
        </w:r>
        <w:r w:rsidR="00A00961">
          <w:rPr>
            <w:noProof/>
            <w:webHidden/>
          </w:rPr>
          <w:tab/>
        </w:r>
        <w:r w:rsidR="00A00961">
          <w:rPr>
            <w:noProof/>
            <w:webHidden/>
          </w:rPr>
          <w:fldChar w:fldCharType="begin"/>
        </w:r>
        <w:r w:rsidR="00A00961">
          <w:rPr>
            <w:noProof/>
            <w:webHidden/>
          </w:rPr>
          <w:instrText xml:space="preserve"> PAGEREF _Toc56629486 \h </w:instrText>
        </w:r>
        <w:r w:rsidR="00A00961">
          <w:rPr>
            <w:noProof/>
            <w:webHidden/>
          </w:rPr>
        </w:r>
        <w:r w:rsidR="00A00961">
          <w:rPr>
            <w:noProof/>
            <w:webHidden/>
          </w:rPr>
          <w:fldChar w:fldCharType="separate"/>
        </w:r>
        <w:r w:rsidR="00F62A46">
          <w:rPr>
            <w:noProof/>
            <w:webHidden/>
          </w:rPr>
          <w:t>12</w:t>
        </w:r>
        <w:r w:rsidR="00A00961">
          <w:rPr>
            <w:noProof/>
            <w:webHidden/>
          </w:rPr>
          <w:fldChar w:fldCharType="end"/>
        </w:r>
      </w:hyperlink>
    </w:p>
    <w:p w14:paraId="7AE2E901" w14:textId="10CE7D2C"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7" w:history="1">
        <w:r w:rsidR="00A00961" w:rsidRPr="003C679D">
          <w:rPr>
            <w:rStyle w:val="Hyperlink"/>
            <w:noProof/>
          </w:rPr>
          <w:t>7.1. Delivered Solution</w:t>
        </w:r>
        <w:r w:rsidR="00A00961">
          <w:rPr>
            <w:noProof/>
            <w:webHidden/>
          </w:rPr>
          <w:tab/>
        </w:r>
        <w:r w:rsidR="00A00961">
          <w:rPr>
            <w:noProof/>
            <w:webHidden/>
          </w:rPr>
          <w:fldChar w:fldCharType="begin"/>
        </w:r>
        <w:r w:rsidR="00A00961">
          <w:rPr>
            <w:noProof/>
            <w:webHidden/>
          </w:rPr>
          <w:instrText xml:space="preserve"> PAGEREF _Toc56629487 \h </w:instrText>
        </w:r>
        <w:r w:rsidR="00A00961">
          <w:rPr>
            <w:noProof/>
            <w:webHidden/>
          </w:rPr>
        </w:r>
        <w:r w:rsidR="00A00961">
          <w:rPr>
            <w:noProof/>
            <w:webHidden/>
          </w:rPr>
          <w:fldChar w:fldCharType="separate"/>
        </w:r>
        <w:r w:rsidR="00F62A46">
          <w:rPr>
            <w:noProof/>
            <w:webHidden/>
          </w:rPr>
          <w:t>12</w:t>
        </w:r>
        <w:r w:rsidR="00A00961">
          <w:rPr>
            <w:noProof/>
            <w:webHidden/>
          </w:rPr>
          <w:fldChar w:fldCharType="end"/>
        </w:r>
      </w:hyperlink>
    </w:p>
    <w:p w14:paraId="6E11D54E" w14:textId="34E2B918" w:rsidR="00A00961" w:rsidRDefault="00E93ECA">
      <w:pPr>
        <w:pStyle w:val="TOC2"/>
        <w:tabs>
          <w:tab w:val="right" w:leader="dot" w:pos="9350"/>
        </w:tabs>
        <w:rPr>
          <w:rFonts w:asciiTheme="minorHAnsi" w:eastAsiaTheme="minorEastAsia" w:hAnsiTheme="minorHAnsi" w:cstheme="minorBidi"/>
          <w:noProof/>
          <w:sz w:val="22"/>
          <w:lang w:val="en-IN" w:eastAsia="en-IN"/>
        </w:rPr>
      </w:pPr>
      <w:hyperlink w:anchor="_Toc56629488" w:history="1">
        <w:r w:rsidR="00A00961" w:rsidRPr="003C679D">
          <w:rPr>
            <w:rStyle w:val="Hyperlink"/>
            <w:noProof/>
          </w:rPr>
          <w:t>7.2. Remaining Work</w:t>
        </w:r>
        <w:r w:rsidR="00A00961">
          <w:rPr>
            <w:noProof/>
            <w:webHidden/>
          </w:rPr>
          <w:tab/>
        </w:r>
        <w:r w:rsidR="00A00961">
          <w:rPr>
            <w:noProof/>
            <w:webHidden/>
          </w:rPr>
          <w:fldChar w:fldCharType="begin"/>
        </w:r>
        <w:r w:rsidR="00A00961">
          <w:rPr>
            <w:noProof/>
            <w:webHidden/>
          </w:rPr>
          <w:instrText xml:space="preserve"> PAGEREF _Toc56629488 \h </w:instrText>
        </w:r>
        <w:r w:rsidR="00A00961">
          <w:rPr>
            <w:noProof/>
            <w:webHidden/>
          </w:rPr>
        </w:r>
        <w:r w:rsidR="00A00961">
          <w:rPr>
            <w:noProof/>
            <w:webHidden/>
          </w:rPr>
          <w:fldChar w:fldCharType="separate"/>
        </w:r>
        <w:r w:rsidR="00F62A46">
          <w:rPr>
            <w:noProof/>
            <w:webHidden/>
          </w:rPr>
          <w:t>12</w:t>
        </w:r>
        <w:r w:rsidR="00A00961">
          <w:rPr>
            <w:noProof/>
            <w:webHidden/>
          </w:rPr>
          <w:fldChar w:fldCharType="end"/>
        </w:r>
      </w:hyperlink>
    </w:p>
    <w:p w14:paraId="3D30FA9C" w14:textId="4FFC11FE" w:rsidR="00A00961" w:rsidRDefault="00E93ECA">
      <w:pPr>
        <w:pStyle w:val="TOC1"/>
        <w:rPr>
          <w:rFonts w:asciiTheme="minorHAnsi" w:eastAsiaTheme="minorEastAsia" w:hAnsiTheme="minorHAnsi" w:cstheme="minorBidi"/>
          <w:noProof/>
          <w:sz w:val="22"/>
          <w:lang w:val="en-IN" w:eastAsia="en-IN"/>
        </w:rPr>
      </w:pPr>
      <w:hyperlink w:anchor="_Toc56629489" w:history="1">
        <w:r w:rsidR="00A00961" w:rsidRPr="003C679D">
          <w:rPr>
            <w:rStyle w:val="Hyperlink"/>
            <w:noProof/>
          </w:rPr>
          <w:t>REFERENCES</w:t>
        </w:r>
        <w:r w:rsidR="00A00961">
          <w:rPr>
            <w:noProof/>
            <w:webHidden/>
          </w:rPr>
          <w:tab/>
        </w:r>
        <w:r w:rsidR="00A00961">
          <w:rPr>
            <w:noProof/>
            <w:webHidden/>
          </w:rPr>
          <w:fldChar w:fldCharType="begin"/>
        </w:r>
        <w:r w:rsidR="00A00961">
          <w:rPr>
            <w:noProof/>
            <w:webHidden/>
          </w:rPr>
          <w:instrText xml:space="preserve"> PAGEREF _Toc56629489 \h </w:instrText>
        </w:r>
        <w:r w:rsidR="00A00961">
          <w:rPr>
            <w:noProof/>
            <w:webHidden/>
          </w:rPr>
        </w:r>
        <w:r w:rsidR="00A00961">
          <w:rPr>
            <w:noProof/>
            <w:webHidden/>
          </w:rPr>
          <w:fldChar w:fldCharType="separate"/>
        </w:r>
        <w:r w:rsidR="00F62A46">
          <w:rPr>
            <w:noProof/>
            <w:webHidden/>
          </w:rPr>
          <w:t>13</w:t>
        </w:r>
        <w:r w:rsidR="00A00961">
          <w:rPr>
            <w:noProof/>
            <w:webHidden/>
          </w:rPr>
          <w:fldChar w:fldCharType="end"/>
        </w:r>
      </w:hyperlink>
    </w:p>
    <w:p w14:paraId="57A9B007" w14:textId="1B0B1475" w:rsidR="00510298" w:rsidRDefault="000C0BB1" w:rsidP="003C4079">
      <w:r>
        <w:fldChar w:fldCharType="end"/>
      </w:r>
    </w:p>
    <w:p w14:paraId="23D2D483" w14:textId="77777777" w:rsidR="00510298" w:rsidRDefault="00510298" w:rsidP="000C0BB1">
      <w:pPr>
        <w:pStyle w:val="GS-MajorHeading"/>
      </w:pPr>
      <w:r>
        <w:br w:type="page"/>
      </w:r>
      <w:bookmarkStart w:id="2" w:name="_Toc56629463"/>
      <w:r>
        <w:lastRenderedPageBreak/>
        <w:t>LIST OF TABLES</w:t>
      </w:r>
      <w:bookmarkEnd w:id="2"/>
    </w:p>
    <w:p w14:paraId="6A2F6281" w14:textId="77777777" w:rsidR="00510298" w:rsidRDefault="00510298" w:rsidP="003C4079">
      <w:pPr>
        <w:tabs>
          <w:tab w:val="right" w:pos="9360"/>
        </w:tabs>
        <w:rPr>
          <w:u w:val="single"/>
        </w:rPr>
      </w:pPr>
      <w:r w:rsidRPr="1B17DF23">
        <w:rPr>
          <w:u w:val="single"/>
        </w:rPr>
        <w:t>Table Page</w:t>
      </w:r>
      <w:r w:rsidRPr="00713C13">
        <w:rPr>
          <w:szCs w:val="24"/>
        </w:rPr>
        <w:tab/>
      </w:r>
    </w:p>
    <w:p w14:paraId="613D1CA4" w14:textId="506B3769" w:rsidR="00124028" w:rsidRDefault="00AD5153">
      <w:pPr>
        <w:pStyle w:val="TableofFigures"/>
        <w:tabs>
          <w:tab w:val="right" w:leader="dot" w:pos="9350"/>
        </w:tabs>
        <w:rPr>
          <w:rFonts w:asciiTheme="minorHAnsi" w:eastAsiaTheme="minorEastAsia" w:hAnsiTheme="minorHAnsi" w:cstheme="minorBidi"/>
          <w:noProof/>
          <w:sz w:val="22"/>
          <w:lang w:val="en-IN" w:eastAsia="en-IN"/>
        </w:rPr>
      </w:pPr>
      <w:r>
        <w:fldChar w:fldCharType="begin"/>
      </w:r>
      <w:r>
        <w:instrText xml:space="preserve"> TOC \h \z \c "Table" </w:instrText>
      </w:r>
      <w:r>
        <w:fldChar w:fldCharType="separate"/>
      </w:r>
      <w:hyperlink w:anchor="_Toc56630349" w:history="1">
        <w:r w:rsidR="00124028" w:rsidRPr="005E1128">
          <w:rPr>
            <w:rStyle w:val="Hyperlink"/>
            <w:noProof/>
          </w:rPr>
          <w:t>Tale 1: Goal and Objectives</w:t>
        </w:r>
        <w:r w:rsidR="00124028">
          <w:rPr>
            <w:noProof/>
            <w:webHidden/>
          </w:rPr>
          <w:tab/>
        </w:r>
        <w:r w:rsidR="00124028">
          <w:rPr>
            <w:noProof/>
            <w:webHidden/>
          </w:rPr>
          <w:fldChar w:fldCharType="begin"/>
        </w:r>
        <w:r w:rsidR="00124028">
          <w:rPr>
            <w:noProof/>
            <w:webHidden/>
          </w:rPr>
          <w:instrText xml:space="preserve"> PAGEREF _Toc56630349 \h </w:instrText>
        </w:r>
        <w:r w:rsidR="00124028">
          <w:rPr>
            <w:noProof/>
            <w:webHidden/>
          </w:rPr>
        </w:r>
        <w:r w:rsidR="00124028">
          <w:rPr>
            <w:noProof/>
            <w:webHidden/>
          </w:rPr>
          <w:fldChar w:fldCharType="separate"/>
        </w:r>
        <w:r w:rsidR="00124028">
          <w:rPr>
            <w:noProof/>
            <w:webHidden/>
          </w:rPr>
          <w:t>4</w:t>
        </w:r>
        <w:r w:rsidR="00124028">
          <w:rPr>
            <w:noProof/>
            <w:webHidden/>
          </w:rPr>
          <w:fldChar w:fldCharType="end"/>
        </w:r>
      </w:hyperlink>
    </w:p>
    <w:p w14:paraId="0080AF9A" w14:textId="483F8F9F"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0" w:history="1">
        <w:r w:rsidR="00124028" w:rsidRPr="005E1128">
          <w:rPr>
            <w:rStyle w:val="Hyperlink"/>
            <w:noProof/>
          </w:rPr>
          <w:t>Table 2: Project Decisions</w:t>
        </w:r>
        <w:r w:rsidR="00124028">
          <w:rPr>
            <w:noProof/>
            <w:webHidden/>
          </w:rPr>
          <w:tab/>
        </w:r>
        <w:r w:rsidR="00124028">
          <w:rPr>
            <w:noProof/>
            <w:webHidden/>
          </w:rPr>
          <w:fldChar w:fldCharType="begin"/>
        </w:r>
        <w:r w:rsidR="00124028">
          <w:rPr>
            <w:noProof/>
            <w:webHidden/>
          </w:rPr>
          <w:instrText xml:space="preserve"> PAGEREF _Toc56630350 \h </w:instrText>
        </w:r>
        <w:r w:rsidR="00124028">
          <w:rPr>
            <w:noProof/>
            <w:webHidden/>
          </w:rPr>
        </w:r>
        <w:r w:rsidR="00124028">
          <w:rPr>
            <w:noProof/>
            <w:webHidden/>
          </w:rPr>
          <w:fldChar w:fldCharType="separate"/>
        </w:r>
        <w:r w:rsidR="00124028">
          <w:rPr>
            <w:noProof/>
            <w:webHidden/>
          </w:rPr>
          <w:t>5</w:t>
        </w:r>
        <w:r w:rsidR="00124028">
          <w:rPr>
            <w:noProof/>
            <w:webHidden/>
          </w:rPr>
          <w:fldChar w:fldCharType="end"/>
        </w:r>
      </w:hyperlink>
    </w:p>
    <w:p w14:paraId="63DD4943" w14:textId="2B1B09ED"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1" w:history="1">
        <w:r w:rsidR="00124028" w:rsidRPr="005E1128">
          <w:rPr>
            <w:rStyle w:val="Hyperlink"/>
            <w:noProof/>
          </w:rPr>
          <w:t>Table 3: Stakeholders</w:t>
        </w:r>
        <w:r w:rsidR="00124028">
          <w:rPr>
            <w:noProof/>
            <w:webHidden/>
          </w:rPr>
          <w:tab/>
        </w:r>
        <w:r w:rsidR="00124028">
          <w:rPr>
            <w:noProof/>
            <w:webHidden/>
          </w:rPr>
          <w:fldChar w:fldCharType="begin"/>
        </w:r>
        <w:r w:rsidR="00124028">
          <w:rPr>
            <w:noProof/>
            <w:webHidden/>
          </w:rPr>
          <w:instrText xml:space="preserve"> PAGEREF _Toc56630351 \h </w:instrText>
        </w:r>
        <w:r w:rsidR="00124028">
          <w:rPr>
            <w:noProof/>
            <w:webHidden/>
          </w:rPr>
        </w:r>
        <w:r w:rsidR="00124028">
          <w:rPr>
            <w:noProof/>
            <w:webHidden/>
          </w:rPr>
          <w:fldChar w:fldCharType="separate"/>
        </w:r>
        <w:r w:rsidR="00124028">
          <w:rPr>
            <w:noProof/>
            <w:webHidden/>
          </w:rPr>
          <w:t>5</w:t>
        </w:r>
        <w:r w:rsidR="00124028">
          <w:rPr>
            <w:noProof/>
            <w:webHidden/>
          </w:rPr>
          <w:fldChar w:fldCharType="end"/>
        </w:r>
      </w:hyperlink>
    </w:p>
    <w:p w14:paraId="3B507086" w14:textId="1BA518BE"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2" w:history="1">
        <w:r w:rsidR="00124028" w:rsidRPr="005E1128">
          <w:rPr>
            <w:rStyle w:val="Hyperlink"/>
            <w:noProof/>
          </w:rPr>
          <w:t>Table 4: Project Resources</w:t>
        </w:r>
        <w:r w:rsidR="00124028">
          <w:rPr>
            <w:noProof/>
            <w:webHidden/>
          </w:rPr>
          <w:tab/>
        </w:r>
        <w:r w:rsidR="00124028">
          <w:rPr>
            <w:noProof/>
            <w:webHidden/>
          </w:rPr>
          <w:fldChar w:fldCharType="begin"/>
        </w:r>
        <w:r w:rsidR="00124028">
          <w:rPr>
            <w:noProof/>
            <w:webHidden/>
          </w:rPr>
          <w:instrText xml:space="preserve"> PAGEREF _Toc56630352 \h </w:instrText>
        </w:r>
        <w:r w:rsidR="00124028">
          <w:rPr>
            <w:noProof/>
            <w:webHidden/>
          </w:rPr>
        </w:r>
        <w:r w:rsidR="00124028">
          <w:rPr>
            <w:noProof/>
            <w:webHidden/>
          </w:rPr>
          <w:fldChar w:fldCharType="separate"/>
        </w:r>
        <w:r w:rsidR="00124028">
          <w:rPr>
            <w:noProof/>
            <w:webHidden/>
          </w:rPr>
          <w:t>5</w:t>
        </w:r>
        <w:r w:rsidR="00124028">
          <w:rPr>
            <w:noProof/>
            <w:webHidden/>
          </w:rPr>
          <w:fldChar w:fldCharType="end"/>
        </w:r>
      </w:hyperlink>
    </w:p>
    <w:p w14:paraId="17F99A2D" w14:textId="03796C65"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3" w:history="1">
        <w:r w:rsidR="00124028" w:rsidRPr="005E1128">
          <w:rPr>
            <w:rStyle w:val="Hyperlink"/>
            <w:noProof/>
          </w:rPr>
          <w:t>Table 5: Assumptions</w:t>
        </w:r>
        <w:r w:rsidR="00124028">
          <w:rPr>
            <w:noProof/>
            <w:webHidden/>
          </w:rPr>
          <w:tab/>
        </w:r>
        <w:r w:rsidR="00124028">
          <w:rPr>
            <w:noProof/>
            <w:webHidden/>
          </w:rPr>
          <w:fldChar w:fldCharType="begin"/>
        </w:r>
        <w:r w:rsidR="00124028">
          <w:rPr>
            <w:noProof/>
            <w:webHidden/>
          </w:rPr>
          <w:instrText xml:space="preserve"> PAGEREF _Toc56630353 \h </w:instrText>
        </w:r>
        <w:r w:rsidR="00124028">
          <w:rPr>
            <w:noProof/>
            <w:webHidden/>
          </w:rPr>
        </w:r>
        <w:r w:rsidR="00124028">
          <w:rPr>
            <w:noProof/>
            <w:webHidden/>
          </w:rPr>
          <w:fldChar w:fldCharType="separate"/>
        </w:r>
        <w:r w:rsidR="00124028">
          <w:rPr>
            <w:noProof/>
            <w:webHidden/>
          </w:rPr>
          <w:t>6</w:t>
        </w:r>
        <w:r w:rsidR="00124028">
          <w:rPr>
            <w:noProof/>
            <w:webHidden/>
          </w:rPr>
          <w:fldChar w:fldCharType="end"/>
        </w:r>
      </w:hyperlink>
    </w:p>
    <w:p w14:paraId="5D9C6D7D" w14:textId="66BA1314"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4" w:history="1">
        <w:r w:rsidR="00124028" w:rsidRPr="005E1128">
          <w:rPr>
            <w:rStyle w:val="Hyperlink"/>
            <w:noProof/>
          </w:rPr>
          <w:t>Table 6: Tracking</w:t>
        </w:r>
        <w:r w:rsidR="00124028">
          <w:rPr>
            <w:noProof/>
            <w:webHidden/>
          </w:rPr>
          <w:tab/>
        </w:r>
        <w:r w:rsidR="00124028">
          <w:rPr>
            <w:noProof/>
            <w:webHidden/>
          </w:rPr>
          <w:fldChar w:fldCharType="begin"/>
        </w:r>
        <w:r w:rsidR="00124028">
          <w:rPr>
            <w:noProof/>
            <w:webHidden/>
          </w:rPr>
          <w:instrText xml:space="preserve"> PAGEREF _Toc56630354 \h </w:instrText>
        </w:r>
        <w:r w:rsidR="00124028">
          <w:rPr>
            <w:noProof/>
            <w:webHidden/>
          </w:rPr>
        </w:r>
        <w:r w:rsidR="00124028">
          <w:rPr>
            <w:noProof/>
            <w:webHidden/>
          </w:rPr>
          <w:fldChar w:fldCharType="separate"/>
        </w:r>
        <w:r w:rsidR="00124028">
          <w:rPr>
            <w:noProof/>
            <w:webHidden/>
          </w:rPr>
          <w:t>6</w:t>
        </w:r>
        <w:r w:rsidR="00124028">
          <w:rPr>
            <w:noProof/>
            <w:webHidden/>
          </w:rPr>
          <w:fldChar w:fldCharType="end"/>
        </w:r>
      </w:hyperlink>
    </w:p>
    <w:p w14:paraId="552136A4" w14:textId="2DE2D98F"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5" w:history="1">
        <w:r w:rsidR="00124028" w:rsidRPr="005E1128">
          <w:rPr>
            <w:rStyle w:val="Hyperlink"/>
            <w:noProof/>
          </w:rPr>
          <w:t xml:space="preserve">Table </w:t>
        </w:r>
        <w:r w:rsidR="00124028">
          <w:rPr>
            <w:rStyle w:val="Hyperlink"/>
            <w:noProof/>
          </w:rPr>
          <w:t>7</w:t>
        </w:r>
        <w:r w:rsidR="00124028" w:rsidRPr="005E1128">
          <w:rPr>
            <w:rStyle w:val="Hyperlink"/>
            <w:noProof/>
          </w:rPr>
          <w:t>: Deliverables</w:t>
        </w:r>
        <w:r w:rsidR="00124028">
          <w:rPr>
            <w:noProof/>
            <w:webHidden/>
          </w:rPr>
          <w:tab/>
        </w:r>
        <w:r w:rsidR="00124028">
          <w:rPr>
            <w:noProof/>
            <w:webHidden/>
          </w:rPr>
          <w:fldChar w:fldCharType="begin"/>
        </w:r>
        <w:r w:rsidR="00124028">
          <w:rPr>
            <w:noProof/>
            <w:webHidden/>
          </w:rPr>
          <w:instrText xml:space="preserve"> PAGEREF _Toc56630355 \h </w:instrText>
        </w:r>
        <w:r w:rsidR="00124028">
          <w:rPr>
            <w:noProof/>
            <w:webHidden/>
          </w:rPr>
        </w:r>
        <w:r w:rsidR="00124028">
          <w:rPr>
            <w:noProof/>
            <w:webHidden/>
          </w:rPr>
          <w:fldChar w:fldCharType="separate"/>
        </w:r>
        <w:r w:rsidR="00124028">
          <w:rPr>
            <w:noProof/>
            <w:webHidden/>
          </w:rPr>
          <w:t>6</w:t>
        </w:r>
        <w:r w:rsidR="00124028">
          <w:rPr>
            <w:noProof/>
            <w:webHidden/>
          </w:rPr>
          <w:fldChar w:fldCharType="end"/>
        </w:r>
      </w:hyperlink>
    </w:p>
    <w:p w14:paraId="763A106F" w14:textId="031954A7" w:rsidR="00124028" w:rsidRDefault="00E93ECA">
      <w:pPr>
        <w:pStyle w:val="TableofFigures"/>
        <w:tabs>
          <w:tab w:val="right" w:leader="dot" w:pos="9350"/>
        </w:tabs>
        <w:rPr>
          <w:rFonts w:asciiTheme="minorHAnsi" w:eastAsiaTheme="minorEastAsia" w:hAnsiTheme="minorHAnsi" w:cstheme="minorBidi"/>
          <w:noProof/>
          <w:sz w:val="22"/>
          <w:lang w:val="en-IN" w:eastAsia="en-IN"/>
        </w:rPr>
      </w:pPr>
      <w:hyperlink w:anchor="_Toc56630356" w:history="1">
        <w:r w:rsidR="00124028" w:rsidRPr="005E1128">
          <w:rPr>
            <w:rStyle w:val="Hyperlink"/>
            <w:noProof/>
          </w:rPr>
          <w:t>Table : Different type of users</w:t>
        </w:r>
        <w:r w:rsidR="00124028">
          <w:rPr>
            <w:noProof/>
            <w:webHidden/>
          </w:rPr>
          <w:tab/>
        </w:r>
        <w:r w:rsidR="00124028">
          <w:rPr>
            <w:noProof/>
            <w:webHidden/>
          </w:rPr>
          <w:fldChar w:fldCharType="begin"/>
        </w:r>
        <w:r w:rsidR="00124028">
          <w:rPr>
            <w:noProof/>
            <w:webHidden/>
          </w:rPr>
          <w:instrText xml:space="preserve"> PAGEREF _Toc56630356 \h </w:instrText>
        </w:r>
        <w:r w:rsidR="00124028">
          <w:rPr>
            <w:noProof/>
            <w:webHidden/>
          </w:rPr>
        </w:r>
        <w:r w:rsidR="00124028">
          <w:rPr>
            <w:noProof/>
            <w:webHidden/>
          </w:rPr>
          <w:fldChar w:fldCharType="separate"/>
        </w:r>
        <w:r w:rsidR="00124028">
          <w:rPr>
            <w:noProof/>
            <w:webHidden/>
          </w:rPr>
          <w:t>7</w:t>
        </w:r>
        <w:r w:rsidR="00124028">
          <w:rPr>
            <w:noProof/>
            <w:webHidden/>
          </w:rPr>
          <w:fldChar w:fldCharType="end"/>
        </w:r>
      </w:hyperlink>
    </w:p>
    <w:p w14:paraId="7B1DEB97" w14:textId="2C9570E1" w:rsidR="00AD5153" w:rsidRDefault="00AD5153" w:rsidP="00DC65B2">
      <w:r>
        <w:fldChar w:fldCharType="end"/>
      </w:r>
    </w:p>
    <w:p w14:paraId="3B41BA7B" w14:textId="77777777" w:rsidR="00510298" w:rsidRDefault="00510298" w:rsidP="000C0BB1">
      <w:pPr>
        <w:pStyle w:val="GS-MajorHeading"/>
      </w:pPr>
      <w:r>
        <w:br w:type="page"/>
      </w:r>
      <w:bookmarkStart w:id="3" w:name="_Toc56629464"/>
      <w:r>
        <w:lastRenderedPageBreak/>
        <w:t>LIST OF FIGURES</w:t>
      </w:r>
      <w:bookmarkEnd w:id="3"/>
    </w:p>
    <w:p w14:paraId="639BDD11" w14:textId="77777777" w:rsidR="00510298" w:rsidRDefault="00510298" w:rsidP="003C4079">
      <w:pPr>
        <w:tabs>
          <w:tab w:val="right" w:pos="9360"/>
        </w:tabs>
        <w:rPr>
          <w:u w:val="single"/>
        </w:rPr>
      </w:pPr>
      <w:r w:rsidRPr="18B586BA">
        <w:rPr>
          <w:u w:val="single"/>
        </w:rPr>
        <w:t>Figure Page</w:t>
      </w:r>
      <w:r w:rsidRPr="00713C13">
        <w:rPr>
          <w:szCs w:val="24"/>
        </w:rPr>
        <w:tab/>
      </w:r>
    </w:p>
    <w:p w14:paraId="2B4A9AF9" w14:textId="189E95FD" w:rsidR="007958AE" w:rsidRDefault="007958AE" w:rsidP="00DC65B2">
      <w:r>
        <w:fldChar w:fldCharType="begin"/>
      </w:r>
      <w:r>
        <w:instrText>TOC \h \z \c "Figure"</w:instrText>
      </w:r>
      <w:r>
        <w:fldChar w:fldCharType="separate"/>
      </w:r>
      <w:r w:rsidR="00827796">
        <w:rPr>
          <w:b/>
          <w:bCs/>
          <w:noProof/>
        </w:rPr>
        <w:t>No table of figures entries found.</w:t>
      </w:r>
      <w:r>
        <w:fldChar w:fldCharType="end"/>
      </w:r>
    </w:p>
    <w:p w14:paraId="670C3C39" w14:textId="64C8FC77" w:rsidR="008D10FE" w:rsidRDefault="00510298" w:rsidP="00F06022">
      <w:pPr>
        <w:pStyle w:val="GS-MajorHeading"/>
        <w:jc w:val="left"/>
      </w:pPr>
      <w:r>
        <w:br w:type="page"/>
      </w:r>
    </w:p>
    <w:p w14:paraId="5B6F3364" w14:textId="77777777" w:rsidR="008D10FE" w:rsidRDefault="008D10FE" w:rsidP="008D10FE">
      <w:pPr>
        <w:pStyle w:val="GS-MajorHeading"/>
      </w:pPr>
      <w:bookmarkStart w:id="4" w:name="_Toc56629465"/>
      <w:r>
        <w:lastRenderedPageBreak/>
        <w:t>ABSTRACT</w:t>
      </w:r>
      <w:bookmarkEnd w:id="4"/>
    </w:p>
    <w:p w14:paraId="2312CC32" w14:textId="5430F9FD" w:rsidR="1B17DF23" w:rsidRDefault="6819EA8A" w:rsidP="00DF0707">
      <w:pPr>
        <w:spacing w:line="360" w:lineRule="auto"/>
      </w:pPr>
      <w:r>
        <w:t>I have worked on project Checkmate based on Online background check using Android app. I tried my level best to come as close as possible to initial idea. My project is divided into 2 parts i.e., android app and Database. Database stores the information of criminal records and the android app is used to display the criminal record of required candidate. I tried to keep the user interface as simple as possible so that a naïve user will also be able to use the application. While working on this project I realized how difficult it is to do solo project. Mostly it was a hard time for me as there would be nobody to motivate me to get the work flowing and if I stuck up with some problem, I have a mentor to direct me and my mentor did his best job in guiding my project and coming to the deadlines, I had a lot of work to write the journal, poster, post, presentation and make a video that is very difficult in our current situation and coming to the project, with the support of some of my friends who helped a lot in documentation</w:t>
      </w:r>
    </w:p>
    <w:p w14:paraId="05DF83C0" w14:textId="3BBF9AB2" w:rsidR="1B17DF23" w:rsidRDefault="1B17DF23" w:rsidP="1B17DF23">
      <w:pPr>
        <w:rPr>
          <w:szCs w:val="24"/>
        </w:rPr>
      </w:pPr>
    </w:p>
    <w:p w14:paraId="09E0BEA5" w14:textId="77777777" w:rsidR="008D10FE" w:rsidRPr="006E3F37" w:rsidRDefault="008D10FE" w:rsidP="008D10FE">
      <w:pPr>
        <w:pStyle w:val="BodyDoubleSpace05FirstLine"/>
      </w:pPr>
    </w:p>
    <w:p w14:paraId="19ACE5BC" w14:textId="7F652A14" w:rsidR="008D10FE" w:rsidRDefault="008D10FE" w:rsidP="003C4079">
      <w:pPr>
        <w:sectPr w:rsidR="008D10FE" w:rsidSect="008F4EB2">
          <w:headerReference w:type="default" r:id="rId12"/>
          <w:footerReference w:type="default" r:id="rId13"/>
          <w:pgSz w:w="12240" w:h="15840"/>
          <w:pgMar w:top="1440" w:right="1440" w:bottom="1440" w:left="1440" w:header="720" w:footer="1080" w:gutter="0"/>
          <w:pgBorders w:offsetFrom="page">
            <w:top w:val="single" w:sz="4" w:space="24" w:color="auto"/>
            <w:left w:val="single" w:sz="4" w:space="24" w:color="auto"/>
            <w:bottom w:val="single" w:sz="4" w:space="24" w:color="auto"/>
            <w:right w:val="single" w:sz="4" w:space="24" w:color="auto"/>
          </w:pgBorders>
          <w:pgNumType w:fmt="lowerRoman" w:start="3"/>
          <w:cols w:space="720"/>
          <w:docGrid w:linePitch="360"/>
        </w:sectPr>
      </w:pPr>
    </w:p>
    <w:p w14:paraId="18F6242F" w14:textId="5D1845EA" w:rsidR="00510298" w:rsidRDefault="00113690" w:rsidP="00D451C5">
      <w:pPr>
        <w:pStyle w:val="GS1"/>
      </w:pPr>
      <w:bookmarkStart w:id="5" w:name="_Toc56629466"/>
      <w:r>
        <w:lastRenderedPageBreak/>
        <w:t>INTRODUCTION</w:t>
      </w:r>
      <w:bookmarkEnd w:id="5"/>
    </w:p>
    <w:p w14:paraId="044AA959" w14:textId="724FED82" w:rsidR="00934C0A" w:rsidRDefault="000028F9" w:rsidP="00F447A8">
      <w:pPr>
        <w:pStyle w:val="BodyDoubleSpace05FirstLine"/>
      </w:pPr>
      <w:r>
        <w:t xml:space="preserve">  </w:t>
      </w:r>
      <w:r w:rsidR="00F447A8" w:rsidRPr="00F447A8">
        <w:t xml:space="preserve">Many businesses are still counting on their offline background check, a manual service </w:t>
      </w:r>
    </w:p>
    <w:p w14:paraId="073EF8C7" w14:textId="040D10D0" w:rsidR="00F447A8" w:rsidRPr="00F447A8" w:rsidRDefault="00F447A8" w:rsidP="00934C0A">
      <w:pPr>
        <w:pStyle w:val="BodyDoubleSpace05FirstLine"/>
        <w:ind w:firstLine="0"/>
      </w:pPr>
      <w:r w:rsidRPr="00F447A8">
        <w:t xml:space="preserve">established more than 40 years ago before ‘online’ turned into even a term. </w:t>
      </w:r>
      <w:proofErr w:type="gramStart"/>
      <w:r w:rsidRPr="00F447A8">
        <w:t>It’s</w:t>
      </w:r>
      <w:proofErr w:type="gramEnd"/>
      <w:r w:rsidRPr="00F447A8">
        <w:t xml:space="preserve"> no wonder then, that the offline background check feels clunky inside our hiring procedures today. This platform helps companies modernize their background check handle with imaginative innovation and products planned to create contracting more secure, more effective, and more comprehensive. For every one that manages talent, across nearly every business, Checkmate helps create hiring quicker, safer, and more compliant</w:t>
      </w:r>
    </w:p>
    <w:p w14:paraId="017D63FD" w14:textId="783B73CF" w:rsidR="00510298" w:rsidRDefault="00113690" w:rsidP="00526622">
      <w:pPr>
        <w:pStyle w:val="GS2"/>
        <w:jc w:val="left"/>
      </w:pPr>
      <w:bookmarkStart w:id="6" w:name="_Toc56629467"/>
      <w:r>
        <w:t>Problem Statement</w:t>
      </w:r>
      <w:bookmarkEnd w:id="6"/>
    </w:p>
    <w:p w14:paraId="28555774" w14:textId="6D08C226" w:rsidR="00934C0A" w:rsidRDefault="004B789B" w:rsidP="00934C0A">
      <w:pPr>
        <w:spacing w:after="0" w:line="480" w:lineRule="auto"/>
      </w:pPr>
      <w:r>
        <w:t>T</w:t>
      </w:r>
      <w:r w:rsidR="00F044AE">
        <w:t xml:space="preserve">ill today many companies </w:t>
      </w:r>
      <w:r>
        <w:t xml:space="preserve">are using age old offline </w:t>
      </w:r>
      <w:r w:rsidR="00823B09">
        <w:t>background check</w:t>
      </w:r>
      <w:r w:rsidR="00F652F9">
        <w:t xml:space="preserve"> for verification of there </w:t>
      </w:r>
      <w:r w:rsidR="00934C0A">
        <w:t xml:space="preserve"> </w:t>
      </w:r>
    </w:p>
    <w:p w14:paraId="20D33825" w14:textId="6D0AA5C3" w:rsidR="00934C0A" w:rsidRDefault="00F652F9" w:rsidP="00934C0A">
      <w:pPr>
        <w:spacing w:after="0" w:line="480" w:lineRule="auto"/>
      </w:pPr>
      <w:r>
        <w:t>employees.</w:t>
      </w:r>
      <w:r w:rsidR="0028521C">
        <w:t xml:space="preserve"> Offline background checks are </w:t>
      </w:r>
      <w:r w:rsidR="00A82755">
        <w:t>slow, unreliable, expensive</w:t>
      </w:r>
      <w:r w:rsidR="00224227">
        <w:t xml:space="preserve"> due to interference of </w:t>
      </w:r>
      <w:r w:rsidR="00934C0A">
        <w:t>humans in this process.</w:t>
      </w:r>
    </w:p>
    <w:p w14:paraId="4C860CAB" w14:textId="65D7E79F" w:rsidR="008143DE" w:rsidRDefault="00BD6B19" w:rsidP="00934C0A">
      <w:pPr>
        <w:spacing w:after="0" w:line="480" w:lineRule="auto"/>
      </w:pPr>
      <w:r w:rsidRPr="00E2160C">
        <w:t>This platform is here to replace the old offline mode of background check of an employee which is slow and inefficient</w:t>
      </w:r>
      <w:r>
        <w:t>.</w:t>
      </w:r>
      <w:r w:rsidR="00D51E15" w:rsidRPr="00D51E15">
        <w:t xml:space="preserve"> </w:t>
      </w:r>
      <w:r w:rsidR="00D51E15" w:rsidRPr="00E2160C">
        <w:t>Online background checks are faster, friendlier, and more obvious for candidates. This makes the hiring system extra steady and leaves much less possibility for human bias and error.</w:t>
      </w:r>
    </w:p>
    <w:p w14:paraId="6D589DB1" w14:textId="0F31CAC6" w:rsidR="00D859F0" w:rsidRDefault="00D859F0">
      <w:pPr>
        <w:spacing w:after="0"/>
      </w:pPr>
      <w:r>
        <w:br w:type="page"/>
      </w:r>
    </w:p>
    <w:p w14:paraId="4D93DC2D" w14:textId="0C13F07D" w:rsidR="007E149E" w:rsidRDefault="007E149E" w:rsidP="00D451C5">
      <w:pPr>
        <w:pStyle w:val="GS1"/>
      </w:pPr>
      <w:bookmarkStart w:id="7" w:name="_Toc56629468"/>
      <w:r>
        <w:lastRenderedPageBreak/>
        <w:t>Background Research</w:t>
      </w:r>
      <w:bookmarkEnd w:id="7"/>
    </w:p>
    <w:p w14:paraId="6B87C9EB" w14:textId="059DE2AF" w:rsidR="00C1166C" w:rsidRDefault="00C1166C" w:rsidP="005B48F0">
      <w:pPr>
        <w:pStyle w:val="BodyDoubleSpace05FirstLine"/>
        <w:spacing w:line="360" w:lineRule="auto"/>
      </w:pPr>
    </w:p>
    <w:p w14:paraId="34E95B99" w14:textId="06F104CB" w:rsidR="004808F7" w:rsidRDefault="004808F7" w:rsidP="004808F7">
      <w:pPr>
        <w:spacing w:line="480" w:lineRule="auto"/>
      </w:pPr>
      <w:r>
        <w:t>According to the survey conducted by the National Association of Professional Background Screeners (NAPBS) asking over 2000 HR professionals on employment, background checks 95% of the answerer claimed that to have employment screening. when they were asked why they have conducted employment background checks 52% of answerer said the wanted to improve the quality of employees,38% of answerer said that they wanted to protect the company reputation,36% percent answerers said they wanted to reduce and prevent theft and other criminal behavior. by the National Association of Professional Background Screeners proves that checks are universal. Nearly 98% of HRs think that accuracy in background checks important.at the same time, they also want the length of time it takes to get results of the screens which is the challenging part</w:t>
      </w:r>
      <w:r w:rsidR="00430B1B">
        <w:fldChar w:fldCharType="begin" w:fldLock="1"/>
      </w:r>
      <w:r w:rsidR="001B1E44">
        <w:instrText>ADDIN CSL_CITATION {"citationItems":[{"id":"ITEM-1","itemData":{"abstract":"Impact of IT, Pre-employment Screening, Employment Screening, Background Screening, Background Checks, Information Technology, Effectiveness, Efficiency, Online background screening, Online database. Background The challenge facing security and human resource professionals is finding ways to implement an effective pre-employment screening program that is also cost-effective. (Rosen, 2002; Halcrow, 2008) Statistics obtained from EMPS (Employers Mutual Protection Services) in South Africa show that 12% of all background checks had false qualifications, 30% of CVs contain falsehoods about previous employment and qualifications and up to 10% of job applicants had criminal records relevant to the hiring process (Halcrow, 2008). Job seekers lie on their applications about their past employment, qualifications and criminal records in order to get a job. The problem with the current online recruitment systems is that they attract a lot of applications given the existing competition for jobs. In order to cope with this large volume of applications from job seekers, organisations should move away from existing screening methods in search of efficient and effective IT based methods which are also cost-effective. The major problem in this case is lack of a standardised systematic approach to handle the background screening process. The National Association of Professional Background Screeners (NAPBS, 2006) observed that the background screening industry is so large, there is little standardisation amongst competing firms. As a result, the majority of background screening companies and other organisations do not use IT to perform background screening services. Most organisations are still trapped in the old methods of screening such as manual document checking (cross-checking), phone screening (Givertz, 2008) and fax communications (Nixon, 2008) because of this lack of a systematic approach to background screening using IT. Yet Internet background checks makes screening a very simple process due to the ease of obtaining relevant data via the Internet. This is made possible by the existence of online databases and commercial CD-RM databases created by some individual companies such as DatabaseRecords, Intelius, Mircobilt.com etc. This research seeks to address this problem by determining the effectiveness of IT based employment screening programs (plans) in background screening companies and other organisations to ascertain the benefits attained from the use of IT in…","author":[{"dropping-particle":"","family":"Muderedzwa","given":"Meshack","non-dropping-particle":"","parse-names":false,"suffix":""}],"container-title":"Mosharaka International Conference on Communications Networking and Information Technology","id":"ITEM-1","issued":{"date-parts":[["2008"]]},"title":"The Impact of IT in Employment Screening","type":"paper-conference"},"uris":["http://www.mendeley.com/documents/?uuid=475596e6-4f98-4675-8bb8-b6e5dcd52f1a"]}],"mendeley":{"formattedCitation":"&lt;sup&gt;1&lt;/sup&gt;","plainTextFormattedCitation":"1","previouslyFormattedCitation":"&lt;sup&gt;1&lt;/sup&gt;"},"properties":{"noteIndex":0},"schema":"https://github.com/citation-style-language/schema/raw/master/csl-citation.json"}</w:instrText>
      </w:r>
      <w:r w:rsidR="00430B1B">
        <w:fldChar w:fldCharType="separate"/>
      </w:r>
      <w:r w:rsidR="001B1E44" w:rsidRPr="001B1E44">
        <w:rPr>
          <w:noProof/>
          <w:vertAlign w:val="superscript"/>
        </w:rPr>
        <w:t>1</w:t>
      </w:r>
      <w:r w:rsidR="00430B1B">
        <w:fldChar w:fldCharType="end"/>
      </w:r>
    </w:p>
    <w:p w14:paraId="776BBB12" w14:textId="25BF30DA" w:rsidR="004808F7" w:rsidRDefault="004808F7" w:rsidP="004808F7">
      <w:pPr>
        <w:spacing w:line="480" w:lineRule="auto"/>
      </w:pPr>
      <w:r>
        <w:t>Work environment security and security is all over the news these days. So</w:t>
      </w:r>
      <w:r w:rsidR="1B17DF23">
        <w:t>,</w:t>
      </w:r>
      <w:r>
        <w:t xml:space="preserve"> </w:t>
      </w:r>
      <w:proofErr w:type="gramStart"/>
      <w:r>
        <w:t>it’s</w:t>
      </w:r>
      <w:proofErr w:type="gramEnd"/>
      <w:r>
        <w:t xml:space="preserve"> not shocking that, at a time when working environment shootings and other shapes of viciousness are getting to be more predominant, employers cited security as the top reason they conduct foundation checks. A full 89 percent expressed they conduct foundation checks to secure workers, clients, and others within the work environment.</w:t>
      </w:r>
    </w:p>
    <w:p w14:paraId="7AF48E1B" w14:textId="77777777" w:rsidR="004808F7" w:rsidRDefault="004808F7" w:rsidP="004808F7"/>
    <w:p w14:paraId="12FCA9A8" w14:textId="77777777" w:rsidR="004808F7" w:rsidRDefault="004808F7" w:rsidP="004808F7">
      <w:pPr>
        <w:spacing w:line="480" w:lineRule="auto"/>
      </w:pPr>
      <w:r>
        <w:t>Things that employers do as part of background check</w:t>
      </w:r>
    </w:p>
    <w:p w14:paraId="020551A6" w14:textId="77777777" w:rsidR="004808F7" w:rsidRDefault="004808F7" w:rsidP="004808F7">
      <w:pPr>
        <w:spacing w:line="480" w:lineRule="auto"/>
      </w:pPr>
      <w:r>
        <w:t>1)national Criminal database search</w:t>
      </w:r>
    </w:p>
    <w:p w14:paraId="211A08F3" w14:textId="77777777" w:rsidR="004808F7" w:rsidRDefault="004808F7" w:rsidP="004808F7">
      <w:pPr>
        <w:spacing w:line="480" w:lineRule="auto"/>
      </w:pPr>
      <w:r>
        <w:t>2)Education Verification</w:t>
      </w:r>
    </w:p>
    <w:p w14:paraId="7ED61C3B" w14:textId="77777777" w:rsidR="004808F7" w:rsidRDefault="004808F7" w:rsidP="004808F7">
      <w:pPr>
        <w:spacing w:line="480" w:lineRule="auto"/>
      </w:pPr>
      <w:r>
        <w:lastRenderedPageBreak/>
        <w:t>3)Driving history check</w:t>
      </w:r>
    </w:p>
    <w:p w14:paraId="7705FEFD" w14:textId="77777777" w:rsidR="004808F7" w:rsidRDefault="004808F7" w:rsidP="004808F7">
      <w:pPr>
        <w:spacing w:line="480" w:lineRule="auto"/>
      </w:pPr>
      <w:r>
        <w:t>4)drugs and alcohol check</w:t>
      </w:r>
    </w:p>
    <w:p w14:paraId="3C141DFB" w14:textId="77777777" w:rsidR="004808F7" w:rsidRDefault="004808F7" w:rsidP="004808F7">
      <w:pPr>
        <w:spacing w:line="480" w:lineRule="auto"/>
      </w:pPr>
      <w:r>
        <w:t>5)sex offender Registry</w:t>
      </w:r>
    </w:p>
    <w:p w14:paraId="6ACEF994" w14:textId="77777777" w:rsidR="004808F7" w:rsidRDefault="004808F7" w:rsidP="004808F7">
      <w:pPr>
        <w:spacing w:line="480" w:lineRule="auto"/>
      </w:pPr>
      <w:r>
        <w:t>In 2019 Employers background screening survey conducted by Preemploymentdirectory.com</w:t>
      </w:r>
    </w:p>
    <w:p w14:paraId="214982FA" w14:textId="250849DB" w:rsidR="004808F7" w:rsidRDefault="004808F7" w:rsidP="004808F7">
      <w:pPr>
        <w:spacing w:line="480" w:lineRule="auto"/>
      </w:pPr>
      <w:r>
        <w:t>The question was what are the main challenges that are faced during the current way of background checking. The Most Common answers were ‘Timeliness’ and ‘Cost’. This survey suggested that “old and offline mode of background checks should be replaced with new technological solutions should be replaced with new technological solutions to enable them to quickly process the background checks and reduce the overall cost of operations to manage cost pressures in the market place”. Another question was why wanted to conduct a background check on their employees. The most common answer was ‘It Ensures Workplace Safety’</w:t>
      </w:r>
      <w:sdt>
        <w:sdtPr>
          <w:id w:val="-825659597"/>
          <w:citation/>
        </w:sdtPr>
        <w:sdtEndPr/>
        <w:sdtContent>
          <w:r w:rsidR="0020218D">
            <w:fldChar w:fldCharType="begin"/>
          </w:r>
          <w:r w:rsidR="0020218D">
            <w:rPr>
              <w:lang w:val="en-IN"/>
            </w:rPr>
            <w:instrText xml:space="preserve"> CITATION Tho19 \l 16393 </w:instrText>
          </w:r>
          <w:r w:rsidR="0020218D">
            <w:fldChar w:fldCharType="separate"/>
          </w:r>
          <w:r w:rsidR="0020218D">
            <w:rPr>
              <w:noProof/>
              <w:lang w:val="en-IN"/>
            </w:rPr>
            <w:t xml:space="preserve"> </w:t>
          </w:r>
          <w:r w:rsidR="0020218D" w:rsidRPr="0020218D">
            <w:rPr>
              <w:noProof/>
              <w:lang w:val="en-IN"/>
            </w:rPr>
            <w:t>(Thomas Ahearn, 2019)</w:t>
          </w:r>
          <w:r w:rsidR="0020218D">
            <w:fldChar w:fldCharType="end"/>
          </w:r>
        </w:sdtContent>
      </w:sdt>
    </w:p>
    <w:p w14:paraId="150DFBAA" w14:textId="77777777" w:rsidR="00C1166C" w:rsidRDefault="00C1166C" w:rsidP="005B48F0">
      <w:pPr>
        <w:pStyle w:val="BodyDoubleSpace05FirstLine"/>
        <w:spacing w:line="360" w:lineRule="auto"/>
      </w:pPr>
    </w:p>
    <w:p w14:paraId="3C0225E5" w14:textId="634334E1" w:rsidR="00D859F0" w:rsidRDefault="00D859F0" w:rsidP="00526622">
      <w:pPr>
        <w:pStyle w:val="GS2"/>
        <w:jc w:val="left"/>
      </w:pPr>
      <w:bookmarkStart w:id="8" w:name="_Toc56629469"/>
      <w:r>
        <w:t>Proposed System</w:t>
      </w:r>
      <w:bookmarkEnd w:id="8"/>
    </w:p>
    <w:p w14:paraId="0755CB08" w14:textId="79B3F24B" w:rsidR="00DF2F48" w:rsidRDefault="00DF2F48" w:rsidP="00DD6C95">
      <w:pPr>
        <w:spacing w:line="480" w:lineRule="auto"/>
      </w:pPr>
      <w:r>
        <w:t>The aim of this project is to make this system universal for every employee</w:t>
      </w:r>
      <w:r w:rsidR="008A603D">
        <w:t xml:space="preserve"> in </w:t>
      </w:r>
      <w:r w:rsidR="00DD6C95">
        <w:t>I</w:t>
      </w:r>
      <w:r w:rsidR="008A603D">
        <w:t>ndia</w:t>
      </w:r>
      <w:r>
        <w:t>. In short, every employee should have a mandatory profile regarding their background check which should have their criminal record, etc. I would link to Aadhar card to this system so that it would be an easy search for a background check report of an employee.</w:t>
      </w:r>
      <w:r w:rsidR="001B563C" w:rsidRPr="001B563C">
        <w:t xml:space="preserve"> Helps in reducing the risk and keep compliance.</w:t>
      </w:r>
      <w:r w:rsidR="001F24C9" w:rsidRPr="001F24C9">
        <w:t xml:space="preserve"> </w:t>
      </w:r>
      <w:r w:rsidR="00D4210B" w:rsidRPr="001F24C9">
        <w:t>Checkmate makes</w:t>
      </w:r>
      <w:r w:rsidR="001F24C9" w:rsidRPr="001F24C9">
        <w:t xml:space="preserve"> employing quicker, more </w:t>
      </w:r>
      <w:r w:rsidR="003E65DA" w:rsidRPr="001F24C9">
        <w:t>secure,</w:t>
      </w:r>
      <w:r w:rsidR="001F24C9" w:rsidRPr="001F24C9">
        <w:t xml:space="preserve"> and more agreeable across pretty much every business</w:t>
      </w:r>
    </w:p>
    <w:p w14:paraId="582EEB20" w14:textId="015AB39F" w:rsidR="00F848C2" w:rsidRDefault="00F848C2" w:rsidP="005B48F0">
      <w:pPr>
        <w:pStyle w:val="BodyDoubleSpace05FirstLine"/>
        <w:spacing w:line="360" w:lineRule="auto"/>
      </w:pPr>
    </w:p>
    <w:p w14:paraId="63FA40EB" w14:textId="64D747CA" w:rsidR="00A42C82" w:rsidRDefault="00A42C82" w:rsidP="00526622">
      <w:pPr>
        <w:pStyle w:val="GS2"/>
        <w:jc w:val="left"/>
      </w:pPr>
      <w:bookmarkStart w:id="9" w:name="_Toc56629470"/>
      <w:r>
        <w:lastRenderedPageBreak/>
        <w:t>Goals and Objectives</w:t>
      </w:r>
      <w:bookmarkEnd w:id="9"/>
    </w:p>
    <w:p w14:paraId="1A980827" w14:textId="4B0031BE" w:rsidR="000A7107" w:rsidRDefault="004A3992" w:rsidP="00877F74">
      <w:pPr>
        <w:pStyle w:val="BodyDoubleSpace05FirstLine"/>
      </w:pPr>
      <w:r>
        <w:t xml:space="preserve">My goal is </w:t>
      </w:r>
      <w:r w:rsidR="00163072">
        <w:t>developing</w:t>
      </w:r>
      <w:r>
        <w:t xml:space="preserve"> an app as prot</w:t>
      </w:r>
      <w:r w:rsidR="00CA0D43">
        <w:t>otype for my proposed system</w:t>
      </w:r>
      <w:r w:rsidR="00C9352A">
        <w:t xml:space="preserve"> by making a sample database</w:t>
      </w:r>
      <w:r w:rsidR="00414774">
        <w:t xml:space="preserve"> of background checks and </w:t>
      </w:r>
      <w:r w:rsidR="009B6DE7">
        <w:t>an android application view the search results</w:t>
      </w:r>
      <w:r w:rsidR="000A7107">
        <w:t>. My Future goals are</w:t>
      </w:r>
      <w:r w:rsidR="00141AC6">
        <w:t xml:space="preserve"> </w:t>
      </w:r>
      <w:r w:rsidR="00C751E8">
        <w:t>(Technical goals)</w:t>
      </w:r>
      <w:r w:rsidR="000A7107">
        <w:t>-</w:t>
      </w:r>
    </w:p>
    <w:p w14:paraId="2E734D3E" w14:textId="77211A79" w:rsidR="000A7107" w:rsidRDefault="000A7107" w:rsidP="000A7107">
      <w:pPr>
        <w:pStyle w:val="BodyDoubleSpace05FirstLine"/>
      </w:pPr>
      <w:r>
        <w:t>1)</w:t>
      </w:r>
      <w:r w:rsidR="00550E79">
        <w:t>To make actual database of real background reports</w:t>
      </w:r>
    </w:p>
    <w:p w14:paraId="4C01986E" w14:textId="4A8F4A07" w:rsidR="00550E79" w:rsidRDefault="00CD1CEC" w:rsidP="000A7107">
      <w:pPr>
        <w:pStyle w:val="BodyDoubleSpace05FirstLine"/>
      </w:pPr>
      <w:r>
        <w:t>2)Ability to see past searched profile</w:t>
      </w:r>
    </w:p>
    <w:p w14:paraId="7617BD24" w14:textId="06B037E5" w:rsidR="002777FC" w:rsidRDefault="002777FC" w:rsidP="000A7107">
      <w:pPr>
        <w:pStyle w:val="BodyDoubleSpace05FirstLine"/>
      </w:pPr>
      <w:r>
        <w:t>3)</w:t>
      </w:r>
      <w:r w:rsidR="009F18AA">
        <w:t>The person whose background report is being checked should be notified</w:t>
      </w:r>
      <w:r w:rsidR="00573259">
        <w:t xml:space="preserve"> through SMS.</w:t>
      </w:r>
    </w:p>
    <w:p w14:paraId="31EA04E6" w14:textId="18269111" w:rsidR="00877F74" w:rsidRPr="00877F74" w:rsidRDefault="000A7107" w:rsidP="00877F74">
      <w:pPr>
        <w:pStyle w:val="BodyDoubleSpace05FirstLine"/>
      </w:pPr>
      <w:r>
        <w:t xml:space="preserve"> </w:t>
      </w:r>
    </w:p>
    <w:p w14:paraId="2176BFA1" w14:textId="0071194E" w:rsidR="0018691B" w:rsidRPr="00A42C82" w:rsidRDefault="0018691B" w:rsidP="002D7667">
      <w:pPr>
        <w:pStyle w:val="Caption"/>
        <w:rPr>
          <w:b w:val="0"/>
          <w:color w:val="C45911" w:themeColor="accent2" w:themeShade="BF"/>
          <w:u w:val="single"/>
        </w:rPr>
      </w:pPr>
      <w:bookmarkStart w:id="10" w:name="_Toc56630349"/>
      <w:r>
        <w:t xml:space="preserve">Tale </w:t>
      </w:r>
      <w:r>
        <w:fldChar w:fldCharType="begin"/>
      </w:r>
      <w:r>
        <w:instrText>SEQ Table \* ARABIC</w:instrText>
      </w:r>
      <w:r>
        <w:fldChar w:fldCharType="separate"/>
      </w:r>
      <w:r w:rsidR="00547BE8">
        <w:rPr>
          <w:noProof/>
        </w:rPr>
        <w:t>1</w:t>
      </w:r>
      <w:r>
        <w:fldChar w:fldCharType="end"/>
      </w:r>
      <w:r>
        <w:t xml:space="preserve">: Goal and </w:t>
      </w:r>
      <w:r w:rsidRPr="002D7667">
        <w:t>Objectives</w:t>
      </w:r>
      <w:bookmarkEnd w:id="10"/>
    </w:p>
    <w:tbl>
      <w:tblPr>
        <w:tblW w:w="1001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89"/>
        <w:gridCol w:w="9425"/>
      </w:tblGrid>
      <w:tr w:rsidR="00A42C82" w:rsidRPr="00A42C82" w14:paraId="50F1C5E6" w14:textId="77777777" w:rsidTr="00313BE1">
        <w:trPr>
          <w:trHeight w:val="431"/>
        </w:trPr>
        <w:tc>
          <w:tcPr>
            <w:tcW w:w="294" w:type="pct"/>
            <w:shd w:val="clear" w:color="auto" w:fill="E2EFD9" w:themeFill="accent6" w:themeFillTint="33"/>
            <w:vAlign w:val="center"/>
          </w:tcPr>
          <w:p w14:paraId="2299C551" w14:textId="77777777" w:rsidR="00A42C82" w:rsidRPr="00A42C82" w:rsidRDefault="00A42C82" w:rsidP="008F4EB2">
            <w:pPr>
              <w:pStyle w:val="text"/>
              <w:jc w:val="center"/>
              <w:rPr>
                <w:rFonts w:ascii="Times New Roman" w:hAnsi="Times New Roman"/>
                <w:b/>
                <w:color w:val="C45911" w:themeColor="accent2" w:themeShade="BF"/>
                <w:sz w:val="24"/>
                <w:szCs w:val="24"/>
              </w:rPr>
            </w:pPr>
            <w:r w:rsidRPr="00A42C82">
              <w:rPr>
                <w:rFonts w:ascii="Times New Roman" w:hAnsi="Times New Roman"/>
                <w:b/>
                <w:color w:val="C45911" w:themeColor="accent2" w:themeShade="BF"/>
                <w:sz w:val="24"/>
                <w:szCs w:val="24"/>
              </w:rPr>
              <w:t>#</w:t>
            </w:r>
          </w:p>
        </w:tc>
        <w:tc>
          <w:tcPr>
            <w:tcW w:w="4706" w:type="pct"/>
            <w:shd w:val="clear" w:color="auto" w:fill="E2EFD9" w:themeFill="accent6" w:themeFillTint="33"/>
            <w:vAlign w:val="center"/>
          </w:tcPr>
          <w:p w14:paraId="003373E5" w14:textId="77777777" w:rsidR="00A42C82" w:rsidRPr="00A42C82" w:rsidRDefault="00A42C82" w:rsidP="008F4EB2">
            <w:pPr>
              <w:pStyle w:val="text"/>
              <w:jc w:val="center"/>
              <w:rPr>
                <w:rFonts w:ascii="Times New Roman" w:hAnsi="Times New Roman"/>
                <w:b/>
                <w:color w:val="C45911" w:themeColor="accent2" w:themeShade="BF"/>
                <w:sz w:val="24"/>
                <w:szCs w:val="24"/>
              </w:rPr>
            </w:pPr>
            <w:r w:rsidRPr="00A42C82">
              <w:rPr>
                <w:rFonts w:ascii="Times New Roman" w:hAnsi="Times New Roman"/>
                <w:b/>
                <w:color w:val="C45911" w:themeColor="accent2" w:themeShade="BF"/>
                <w:sz w:val="24"/>
                <w:szCs w:val="24"/>
              </w:rPr>
              <w:t>Goal or Objective</w:t>
            </w:r>
          </w:p>
        </w:tc>
      </w:tr>
      <w:tr w:rsidR="00A42C82" w:rsidRPr="00A42C82" w14:paraId="3828957F" w14:textId="77777777" w:rsidTr="00313BE1">
        <w:trPr>
          <w:trHeight w:val="431"/>
        </w:trPr>
        <w:tc>
          <w:tcPr>
            <w:tcW w:w="294" w:type="pct"/>
          </w:tcPr>
          <w:p w14:paraId="6641DAC0" w14:textId="77777777" w:rsidR="00A42C82" w:rsidRPr="00A42C82" w:rsidRDefault="00A42C82" w:rsidP="008F4EB2">
            <w:pPr>
              <w:pStyle w:val="text"/>
              <w:jc w:val="center"/>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1</w:t>
            </w:r>
          </w:p>
        </w:tc>
        <w:tc>
          <w:tcPr>
            <w:tcW w:w="4706" w:type="pct"/>
            <w:vAlign w:val="center"/>
          </w:tcPr>
          <w:p w14:paraId="0771E9F2" w14:textId="2A67A2A4" w:rsidR="00A42C82" w:rsidRPr="00A42C82" w:rsidRDefault="00A42C82" w:rsidP="008F4EB2">
            <w:pPr>
              <w:pStyle w:val="text"/>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 xml:space="preserve">Make the system extensible – future updates like </w:t>
            </w:r>
            <w:r w:rsidR="00982BE1">
              <w:rPr>
                <w:rFonts w:ascii="Times New Roman" w:hAnsi="Times New Roman"/>
                <w:color w:val="C45911" w:themeColor="accent2" w:themeShade="BF"/>
                <w:sz w:val="24"/>
                <w:szCs w:val="24"/>
              </w:rPr>
              <w:t>ability see pas</w:t>
            </w:r>
            <w:r w:rsidR="00877F74">
              <w:rPr>
                <w:rFonts w:ascii="Times New Roman" w:hAnsi="Times New Roman"/>
                <w:color w:val="C45911" w:themeColor="accent2" w:themeShade="BF"/>
                <w:sz w:val="24"/>
                <w:szCs w:val="24"/>
              </w:rPr>
              <w:t>t</w:t>
            </w:r>
            <w:r w:rsidR="00982BE1">
              <w:rPr>
                <w:rFonts w:ascii="Times New Roman" w:hAnsi="Times New Roman"/>
                <w:color w:val="C45911" w:themeColor="accent2" w:themeShade="BF"/>
                <w:sz w:val="24"/>
                <w:szCs w:val="24"/>
              </w:rPr>
              <w:t xml:space="preserve"> searches</w:t>
            </w:r>
            <w:r w:rsidRPr="00A42C82">
              <w:rPr>
                <w:rFonts w:ascii="Times New Roman" w:hAnsi="Times New Roman"/>
                <w:color w:val="C45911" w:themeColor="accent2" w:themeShade="BF"/>
                <w:sz w:val="24"/>
                <w:szCs w:val="24"/>
              </w:rPr>
              <w:t xml:space="preserve"> can be done easily</w:t>
            </w:r>
          </w:p>
        </w:tc>
      </w:tr>
      <w:tr w:rsidR="00A42C82" w:rsidRPr="00A42C82" w14:paraId="102596E7" w14:textId="77777777" w:rsidTr="00313BE1">
        <w:trPr>
          <w:trHeight w:val="812"/>
        </w:trPr>
        <w:tc>
          <w:tcPr>
            <w:tcW w:w="294" w:type="pct"/>
          </w:tcPr>
          <w:p w14:paraId="07FC05E7" w14:textId="77777777" w:rsidR="00A42C82" w:rsidRPr="00A42C82" w:rsidRDefault="00A42C82" w:rsidP="008F4EB2">
            <w:pPr>
              <w:pStyle w:val="text"/>
              <w:jc w:val="center"/>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2</w:t>
            </w:r>
          </w:p>
        </w:tc>
        <w:tc>
          <w:tcPr>
            <w:tcW w:w="4706" w:type="pct"/>
            <w:vAlign w:val="center"/>
          </w:tcPr>
          <w:p w14:paraId="6A7B1D72" w14:textId="77777777" w:rsidR="00A42C82" w:rsidRPr="00A42C82" w:rsidRDefault="00A42C82" w:rsidP="008F4EB2">
            <w:pPr>
              <w:pStyle w:val="text"/>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Make the system easy to support – provide good documentation, configuration/build files, administrator’s manual</w:t>
            </w:r>
          </w:p>
        </w:tc>
      </w:tr>
      <w:tr w:rsidR="00A42C82" w:rsidRPr="00A42C82" w14:paraId="5B5A7FCD" w14:textId="77777777" w:rsidTr="00313BE1">
        <w:trPr>
          <w:trHeight w:val="447"/>
        </w:trPr>
        <w:tc>
          <w:tcPr>
            <w:tcW w:w="294" w:type="pct"/>
          </w:tcPr>
          <w:p w14:paraId="0D1AD265" w14:textId="77777777" w:rsidR="00A42C82" w:rsidRPr="00A42C82" w:rsidRDefault="00A42C82" w:rsidP="008F4EB2">
            <w:pPr>
              <w:pStyle w:val="text"/>
              <w:jc w:val="center"/>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3</w:t>
            </w:r>
          </w:p>
        </w:tc>
        <w:tc>
          <w:tcPr>
            <w:tcW w:w="4706" w:type="pct"/>
            <w:vAlign w:val="center"/>
          </w:tcPr>
          <w:p w14:paraId="59062230" w14:textId="77777777" w:rsidR="00A42C82" w:rsidRPr="00A42C82" w:rsidRDefault="00A42C82" w:rsidP="008F4EB2">
            <w:pPr>
              <w:pStyle w:val="text"/>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 xml:space="preserve">Make the system very easy to use – users would agree that minimal to no training is needed </w:t>
            </w:r>
          </w:p>
        </w:tc>
      </w:tr>
      <w:tr w:rsidR="00A42C82" w:rsidRPr="00A42C82" w14:paraId="6E8552DB" w14:textId="77777777" w:rsidTr="00313BE1">
        <w:trPr>
          <w:trHeight w:val="431"/>
        </w:trPr>
        <w:tc>
          <w:tcPr>
            <w:tcW w:w="294" w:type="pct"/>
          </w:tcPr>
          <w:p w14:paraId="32AA5F4A" w14:textId="54CA167B" w:rsidR="00A42C82" w:rsidRPr="00A42C82" w:rsidRDefault="006D633C" w:rsidP="008F4EB2">
            <w:pPr>
              <w:pStyle w:val="text"/>
              <w:jc w:val="center"/>
              <w:rPr>
                <w:rFonts w:ascii="Times New Roman" w:hAnsi="Times New Roman"/>
                <w:color w:val="C45911" w:themeColor="accent2" w:themeShade="BF"/>
                <w:sz w:val="24"/>
                <w:szCs w:val="24"/>
              </w:rPr>
            </w:pPr>
            <w:r>
              <w:rPr>
                <w:rFonts w:ascii="Times New Roman" w:hAnsi="Times New Roman"/>
                <w:color w:val="C45911" w:themeColor="accent2" w:themeShade="BF"/>
                <w:sz w:val="24"/>
                <w:szCs w:val="24"/>
              </w:rPr>
              <w:t>4</w:t>
            </w:r>
          </w:p>
        </w:tc>
        <w:tc>
          <w:tcPr>
            <w:tcW w:w="4706" w:type="pct"/>
            <w:vAlign w:val="center"/>
          </w:tcPr>
          <w:p w14:paraId="4D16609D" w14:textId="77777777" w:rsidR="00A42C82" w:rsidRPr="00A42C82" w:rsidRDefault="00A42C82" w:rsidP="008F4EB2">
            <w:pPr>
              <w:pStyle w:val="text"/>
              <w:rPr>
                <w:rFonts w:ascii="Times New Roman" w:hAnsi="Times New Roman"/>
                <w:color w:val="C45911" w:themeColor="accent2" w:themeShade="BF"/>
                <w:sz w:val="24"/>
                <w:szCs w:val="24"/>
              </w:rPr>
            </w:pPr>
            <w:r w:rsidRPr="00A42C82">
              <w:rPr>
                <w:rFonts w:ascii="Times New Roman" w:hAnsi="Times New Roman"/>
                <w:color w:val="C45911" w:themeColor="accent2" w:themeShade="BF"/>
                <w:sz w:val="24"/>
                <w:szCs w:val="24"/>
              </w:rPr>
              <w:t>Have fun working on the project</w:t>
            </w:r>
          </w:p>
        </w:tc>
      </w:tr>
    </w:tbl>
    <w:p w14:paraId="745438BA" w14:textId="671DFD6C" w:rsidR="00A42C82" w:rsidRDefault="00A42C82" w:rsidP="00A42C82">
      <w:pPr>
        <w:pStyle w:val="BodyDoubleSpace05FirstLine"/>
      </w:pPr>
    </w:p>
    <w:p w14:paraId="5B454FFF" w14:textId="6CB9157C" w:rsidR="00E5280A" w:rsidRDefault="00E5280A" w:rsidP="00E5280A">
      <w:pPr>
        <w:pStyle w:val="GS1"/>
      </w:pPr>
      <w:bookmarkStart w:id="11" w:name="_Toc56629471"/>
      <w:r>
        <w:t>Project Planning</w:t>
      </w:r>
      <w:bookmarkEnd w:id="11"/>
    </w:p>
    <w:p w14:paraId="0D1AD1F1" w14:textId="26444F63" w:rsidR="00E5280A" w:rsidRDefault="00E5280A" w:rsidP="00526622">
      <w:pPr>
        <w:pStyle w:val="GS2"/>
        <w:jc w:val="left"/>
      </w:pPr>
      <w:bookmarkStart w:id="12" w:name="_Toc56629472"/>
      <w:r>
        <w:t>Project Lifecycle</w:t>
      </w:r>
      <w:bookmarkEnd w:id="12"/>
      <w:r>
        <w:t xml:space="preserve"> </w:t>
      </w:r>
    </w:p>
    <w:p w14:paraId="0F549065" w14:textId="64ADDFF7" w:rsidR="00D86B1A" w:rsidRDefault="00D86B1A" w:rsidP="00D86B1A">
      <w:pPr>
        <w:spacing w:line="480" w:lineRule="auto"/>
      </w:pPr>
      <w:r w:rsidRPr="00D86B1A">
        <w:t>According to the Project Management Institute, the project life cycle is critical for any managers hoping to deliver projects to clients successfully.</w:t>
      </w:r>
      <w:r w:rsidR="00C66BD6">
        <w:fldChar w:fldCharType="begin" w:fldLock="1"/>
      </w:r>
      <w:r w:rsidR="00C66BD6">
        <w:instrText>ADDIN CSL_CITATION {"citationItems":[{"id":"ITEM-1","itemData":{"ISBN":"9781933890517","abstract":"Intended for those new to project management as well as professionals wanting to improve their skills, this invaluable resource introduces fundamental concepts, presents necessary organizational skills, and explores the use of technology in the field of project management. The life cycle of the project management process is clearly outlined, including sample stages, sub-processes, tasks, and jobs, supported by accessible definitions, examples, words of warning, and cases with context. The included CD offers additional charts, reading materials, and links to online resources.","author":[{"dropping-particle":"","family":"Project Management Institute","given":"","non-dropping-particle":"","parse-names":false,"suffix":""}],"container-title":"Modern Languages","id":"ITEM-1","issued":{"date-parts":[["2008"]]},"title":"A guide to project management body of knowledge","type":"book"},"uris":["http://www.mendeley.com/documents/?uuid=dac83df5-fa23-4032-94fa-0946a7694a1d"]}],"mendeley":{"formattedCitation":"&lt;sup&gt;2&lt;/sup&gt;","plainTextFormattedCitation":"2"},"properties":{"noteIndex":0},"schema":"https://github.com/citation-style-language/schema/raw/master/csl-citation.json"}</w:instrText>
      </w:r>
      <w:r w:rsidR="00C66BD6">
        <w:fldChar w:fldCharType="separate"/>
      </w:r>
      <w:r w:rsidR="00C66BD6" w:rsidRPr="00C66BD6">
        <w:rPr>
          <w:noProof/>
          <w:vertAlign w:val="superscript"/>
        </w:rPr>
        <w:t>2</w:t>
      </w:r>
      <w:r w:rsidR="00C66BD6">
        <w:fldChar w:fldCharType="end"/>
      </w:r>
    </w:p>
    <w:p w14:paraId="08307096" w14:textId="400426A1" w:rsidR="003B307B" w:rsidRDefault="003B307B" w:rsidP="00D86B1A">
      <w:pPr>
        <w:spacing w:line="480" w:lineRule="auto"/>
      </w:pPr>
      <w:r>
        <w:t xml:space="preserve">In my project there were 4 phases </w:t>
      </w:r>
      <w:r w:rsidR="005145EA">
        <w:t>–</w:t>
      </w:r>
    </w:p>
    <w:p w14:paraId="57733D76" w14:textId="46DDAF22" w:rsidR="005145EA" w:rsidRDefault="005145EA" w:rsidP="00D86B1A">
      <w:pPr>
        <w:spacing w:line="480" w:lineRule="auto"/>
      </w:pPr>
      <w:r>
        <w:t>1)</w:t>
      </w:r>
      <w:r w:rsidR="00B25F6D" w:rsidRPr="00B25F6D">
        <w:t xml:space="preserve"> Conceptualization</w:t>
      </w:r>
      <w:r w:rsidR="00A01E98">
        <w:t xml:space="preserve"> </w:t>
      </w:r>
      <w:r w:rsidR="00B25F6D">
        <w:t>–</w:t>
      </w:r>
      <w:r w:rsidR="00A01E98">
        <w:t xml:space="preserve"> </w:t>
      </w:r>
      <w:r w:rsidR="00B25F6D">
        <w:t>I sta</w:t>
      </w:r>
      <w:r w:rsidR="00F92C70">
        <w:t xml:space="preserve">rted to conceptualize the </w:t>
      </w:r>
      <w:r w:rsidR="007416CA">
        <w:t>Idea of universal online background check</w:t>
      </w:r>
      <w:r w:rsidR="00F92C70">
        <w:t>, how this will be advantageous our offline background checks</w:t>
      </w:r>
      <w:r w:rsidR="006009EF">
        <w:t>.</w:t>
      </w:r>
    </w:p>
    <w:p w14:paraId="448C8653" w14:textId="20FF1BAB" w:rsidR="005145EA" w:rsidRDefault="005145EA" w:rsidP="00D86B1A">
      <w:pPr>
        <w:spacing w:line="480" w:lineRule="auto"/>
      </w:pPr>
      <w:r>
        <w:lastRenderedPageBreak/>
        <w:t>2)Planning</w:t>
      </w:r>
      <w:r w:rsidR="006009EF">
        <w:t xml:space="preserve">-Earlier I thought of making a website, but Later changed my mind to </w:t>
      </w:r>
      <w:r w:rsidR="0009481A">
        <w:t xml:space="preserve">make an android app and will use </w:t>
      </w:r>
      <w:r w:rsidR="005B5D97">
        <w:t>MySQL</w:t>
      </w:r>
      <w:r w:rsidR="0009481A">
        <w:t xml:space="preserve"> as database.</w:t>
      </w:r>
    </w:p>
    <w:p w14:paraId="46ED9F6F" w14:textId="74B53D91" w:rsidR="005145EA" w:rsidRDefault="005145EA" w:rsidP="00D86B1A">
      <w:pPr>
        <w:spacing w:line="480" w:lineRule="auto"/>
      </w:pPr>
      <w:r>
        <w:t>3)Execution</w:t>
      </w:r>
      <w:r w:rsidR="0009481A">
        <w:t>-</w:t>
      </w:r>
      <w:r w:rsidR="005B5D97">
        <w:t xml:space="preserve">First I learned some </w:t>
      </w:r>
      <w:r w:rsidR="00662CFC">
        <w:t>basics of</w:t>
      </w:r>
      <w:r w:rsidR="005B5D97">
        <w:t xml:space="preserve"> android studio</w:t>
      </w:r>
      <w:r w:rsidR="00662CFC">
        <w:t xml:space="preserve"> and started to develop the app.</w:t>
      </w:r>
    </w:p>
    <w:p w14:paraId="1FE2029F" w14:textId="420EFBE9" w:rsidR="005145EA" w:rsidRPr="00D86B1A" w:rsidRDefault="005145EA" w:rsidP="00D86B1A">
      <w:pPr>
        <w:spacing w:line="480" w:lineRule="auto"/>
      </w:pPr>
      <w:r>
        <w:t>4)</w:t>
      </w:r>
      <w:r w:rsidR="00E71708">
        <w:t>Termination</w:t>
      </w:r>
      <w:r w:rsidR="005B5D97">
        <w:t>-</w:t>
      </w:r>
      <w:r w:rsidR="0001490F">
        <w:t xml:space="preserve">Checked if a have achieved </w:t>
      </w:r>
      <w:r w:rsidR="008070A9">
        <w:t>which I had made in concep</w:t>
      </w:r>
      <w:r w:rsidR="00582250">
        <w:t xml:space="preserve">tualization </w:t>
      </w:r>
      <w:r w:rsidR="00553827">
        <w:t>phase and</w:t>
      </w:r>
      <w:r w:rsidR="00582250">
        <w:t xml:space="preserve"> ended the project.</w:t>
      </w:r>
    </w:p>
    <w:p w14:paraId="7DE25B7D" w14:textId="77777777" w:rsidR="00D86B1A" w:rsidRDefault="00D86B1A" w:rsidP="00CF29B5">
      <w:pPr>
        <w:pStyle w:val="BodyDoubleSpace05FirstLine"/>
        <w:spacing w:line="360" w:lineRule="auto"/>
      </w:pPr>
    </w:p>
    <w:p w14:paraId="3A961D64" w14:textId="1B32580D" w:rsidR="00E5280A" w:rsidRDefault="00E5280A" w:rsidP="0065143F">
      <w:pPr>
        <w:pStyle w:val="GS2"/>
        <w:jc w:val="left"/>
      </w:pPr>
      <w:bookmarkStart w:id="13" w:name="_Toc56629473"/>
      <w:r>
        <w:t>Project Setup</w:t>
      </w:r>
      <w:bookmarkEnd w:id="13"/>
    </w:p>
    <w:p w14:paraId="23391B8E" w14:textId="7F70A7FC" w:rsidR="002D7667" w:rsidRDefault="002D7667" w:rsidP="009C022E">
      <w:pPr>
        <w:pStyle w:val="DocumentText"/>
        <w:spacing w:after="0"/>
        <w:rPr>
          <w:b/>
          <w:color w:val="C45911" w:themeColor="accent2" w:themeShade="BF"/>
          <w:u w:val="single"/>
        </w:rPr>
      </w:pPr>
    </w:p>
    <w:p w14:paraId="1FE95F77" w14:textId="5C5F0CE7" w:rsidR="00E46AFB" w:rsidRDefault="00E46AFB" w:rsidP="00E46AFB">
      <w:pPr>
        <w:pStyle w:val="Caption"/>
        <w:rPr>
          <w:b w:val="0"/>
          <w:color w:val="C45911" w:themeColor="accent2" w:themeShade="BF"/>
          <w:u w:val="single"/>
        </w:rPr>
      </w:pPr>
      <w:bookmarkStart w:id="14" w:name="_Toc56630350"/>
      <w:r>
        <w:t xml:space="preserve">Table </w:t>
      </w:r>
      <w:r>
        <w:fldChar w:fldCharType="begin"/>
      </w:r>
      <w:r>
        <w:instrText>SEQ Table \* ARABIC</w:instrText>
      </w:r>
      <w:r>
        <w:fldChar w:fldCharType="separate"/>
      </w:r>
      <w:r w:rsidR="00547BE8">
        <w:rPr>
          <w:noProof/>
        </w:rPr>
        <w:t>2</w:t>
      </w:r>
      <w:r>
        <w:fldChar w:fldCharType="end"/>
      </w:r>
      <w:r>
        <w:t xml:space="preserve">: </w:t>
      </w:r>
      <w:r w:rsidR="00671BF5">
        <w:t>Project Decisions</w:t>
      </w:r>
      <w:bookmarkEnd w:id="14"/>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39"/>
        <w:gridCol w:w="8916"/>
      </w:tblGrid>
      <w:tr w:rsidR="00A170BC" w:rsidRPr="00E5280A" w14:paraId="1F979615" w14:textId="77777777" w:rsidTr="008F4EB2">
        <w:tc>
          <w:tcPr>
            <w:tcW w:w="439" w:type="dxa"/>
            <w:shd w:val="clear" w:color="auto" w:fill="E2EFD9" w:themeFill="accent6" w:themeFillTint="33"/>
          </w:tcPr>
          <w:p w14:paraId="15B8AE89" w14:textId="77777777" w:rsidR="00A170BC" w:rsidRPr="00E5280A" w:rsidRDefault="00A170BC" w:rsidP="008F4EB2">
            <w:pPr>
              <w:pStyle w:val="text"/>
              <w:jc w:val="center"/>
              <w:rPr>
                <w:rFonts w:ascii="Times New Roman" w:hAnsi="Times New Roman"/>
                <w:b/>
                <w:color w:val="C45911" w:themeColor="accent2" w:themeShade="BF"/>
                <w:sz w:val="24"/>
              </w:rPr>
            </w:pPr>
            <w:r w:rsidRPr="00E5280A">
              <w:rPr>
                <w:rFonts w:ascii="Times New Roman" w:hAnsi="Times New Roman"/>
                <w:b/>
                <w:color w:val="C45911" w:themeColor="accent2" w:themeShade="BF"/>
                <w:sz w:val="24"/>
              </w:rPr>
              <w:t>#</w:t>
            </w:r>
          </w:p>
        </w:tc>
        <w:tc>
          <w:tcPr>
            <w:tcW w:w="8916" w:type="dxa"/>
            <w:shd w:val="clear" w:color="auto" w:fill="E2EFD9" w:themeFill="accent6" w:themeFillTint="33"/>
            <w:vAlign w:val="center"/>
          </w:tcPr>
          <w:p w14:paraId="690C8001" w14:textId="77777777" w:rsidR="00A170BC" w:rsidRPr="00E5280A" w:rsidRDefault="00A170BC" w:rsidP="008F4EB2">
            <w:pPr>
              <w:pStyle w:val="text"/>
              <w:jc w:val="center"/>
              <w:rPr>
                <w:rFonts w:ascii="Times New Roman" w:hAnsi="Times New Roman"/>
                <w:b/>
                <w:color w:val="C45911" w:themeColor="accent2" w:themeShade="BF"/>
                <w:sz w:val="24"/>
              </w:rPr>
            </w:pPr>
            <w:r w:rsidRPr="00E5280A">
              <w:rPr>
                <w:rFonts w:ascii="Times New Roman" w:hAnsi="Times New Roman"/>
                <w:b/>
                <w:color w:val="C45911" w:themeColor="accent2" w:themeShade="BF"/>
                <w:sz w:val="24"/>
              </w:rPr>
              <w:t>Decision Description</w:t>
            </w:r>
          </w:p>
        </w:tc>
      </w:tr>
      <w:tr w:rsidR="00A170BC" w:rsidRPr="00E5280A" w14:paraId="2E32D7D3" w14:textId="77777777" w:rsidTr="008F4EB2">
        <w:tc>
          <w:tcPr>
            <w:tcW w:w="439" w:type="dxa"/>
          </w:tcPr>
          <w:p w14:paraId="156576CD" w14:textId="77777777" w:rsidR="00A170BC" w:rsidRPr="00E5280A" w:rsidRDefault="00A170BC" w:rsidP="008F4EB2">
            <w:pPr>
              <w:pStyle w:val="text"/>
              <w:rPr>
                <w:rFonts w:ascii="Times New Roman" w:hAnsi="Times New Roman"/>
                <w:color w:val="C45911" w:themeColor="accent2" w:themeShade="BF"/>
                <w:sz w:val="24"/>
              </w:rPr>
            </w:pPr>
            <w:r w:rsidRPr="00E5280A">
              <w:rPr>
                <w:rFonts w:ascii="Times New Roman" w:hAnsi="Times New Roman"/>
                <w:color w:val="C45911" w:themeColor="accent2" w:themeShade="BF"/>
                <w:sz w:val="24"/>
              </w:rPr>
              <w:t>1</w:t>
            </w:r>
          </w:p>
        </w:tc>
        <w:tc>
          <w:tcPr>
            <w:tcW w:w="8916" w:type="dxa"/>
            <w:vAlign w:val="center"/>
          </w:tcPr>
          <w:p w14:paraId="708B61C6" w14:textId="2820F82C" w:rsidR="00A170BC" w:rsidRPr="00E5280A" w:rsidRDefault="0081772F" w:rsidP="008F4EB2">
            <w:pPr>
              <w:pStyle w:val="text"/>
              <w:rPr>
                <w:rFonts w:ascii="Times New Roman" w:hAnsi="Times New Roman"/>
                <w:color w:val="C45911" w:themeColor="accent2" w:themeShade="BF"/>
                <w:sz w:val="24"/>
                <w:szCs w:val="24"/>
              </w:rPr>
            </w:pPr>
            <w:r>
              <w:rPr>
                <w:rFonts w:ascii="Times New Roman" w:hAnsi="Times New Roman"/>
                <w:color w:val="C45911" w:themeColor="accent2" w:themeShade="BF"/>
                <w:sz w:val="24"/>
                <w:szCs w:val="24"/>
              </w:rPr>
              <w:t>Website vs android app vs IOS app.</w:t>
            </w:r>
            <w:r w:rsidR="006044BE">
              <w:rPr>
                <w:rFonts w:ascii="Times New Roman" w:hAnsi="Times New Roman"/>
                <w:color w:val="C45911" w:themeColor="accent2" w:themeShade="BF"/>
                <w:sz w:val="24"/>
                <w:szCs w:val="24"/>
              </w:rPr>
              <w:t>-finally chose android app.</w:t>
            </w:r>
          </w:p>
        </w:tc>
      </w:tr>
      <w:tr w:rsidR="00A170BC" w:rsidRPr="00E5280A" w14:paraId="4877FA93" w14:textId="77777777" w:rsidTr="008F4EB2">
        <w:tc>
          <w:tcPr>
            <w:tcW w:w="439" w:type="dxa"/>
          </w:tcPr>
          <w:p w14:paraId="6F8E8CE5" w14:textId="77777777" w:rsidR="00A170BC" w:rsidRPr="00E5280A" w:rsidRDefault="00A170BC" w:rsidP="008F4EB2">
            <w:pPr>
              <w:pStyle w:val="text"/>
              <w:rPr>
                <w:rFonts w:ascii="Times New Roman" w:hAnsi="Times New Roman"/>
                <w:color w:val="C45911" w:themeColor="accent2" w:themeShade="BF"/>
                <w:sz w:val="24"/>
              </w:rPr>
            </w:pPr>
            <w:r w:rsidRPr="00E5280A">
              <w:rPr>
                <w:rFonts w:ascii="Times New Roman" w:hAnsi="Times New Roman"/>
                <w:color w:val="C45911" w:themeColor="accent2" w:themeShade="BF"/>
                <w:sz w:val="24"/>
              </w:rPr>
              <w:t>2</w:t>
            </w:r>
          </w:p>
        </w:tc>
        <w:tc>
          <w:tcPr>
            <w:tcW w:w="8916" w:type="dxa"/>
            <w:vAlign w:val="center"/>
          </w:tcPr>
          <w:p w14:paraId="4AC025D3" w14:textId="780A9E8A" w:rsidR="00A170BC" w:rsidRPr="00E5280A" w:rsidRDefault="0047766E" w:rsidP="008F4EB2">
            <w:pPr>
              <w:pStyle w:val="text"/>
              <w:rPr>
                <w:rFonts w:ascii="Times New Roman" w:hAnsi="Times New Roman"/>
                <w:color w:val="C45911" w:themeColor="accent2" w:themeShade="BF"/>
                <w:sz w:val="24"/>
              </w:rPr>
            </w:pPr>
            <w:r>
              <w:rPr>
                <w:rFonts w:ascii="Times New Roman" w:hAnsi="Times New Roman"/>
                <w:color w:val="C45911" w:themeColor="accent2" w:themeShade="BF"/>
                <w:sz w:val="24"/>
              </w:rPr>
              <w:t xml:space="preserve">MySQL vs </w:t>
            </w:r>
            <w:r w:rsidR="00AA0CCE">
              <w:rPr>
                <w:rFonts w:ascii="Times New Roman" w:hAnsi="Times New Roman"/>
                <w:color w:val="C45911" w:themeColor="accent2" w:themeShade="BF"/>
                <w:sz w:val="24"/>
              </w:rPr>
              <w:t xml:space="preserve">SQL vs </w:t>
            </w:r>
            <w:r w:rsidR="000201B9" w:rsidRPr="000201B9">
              <w:rPr>
                <w:rFonts w:ascii="Times New Roman" w:hAnsi="Times New Roman"/>
                <w:color w:val="C45911" w:themeColor="accent2" w:themeShade="BF"/>
                <w:sz w:val="24"/>
              </w:rPr>
              <w:t>Microsoft SQL Server</w:t>
            </w:r>
            <w:r w:rsidR="006044BE">
              <w:rPr>
                <w:rFonts w:ascii="Times New Roman" w:hAnsi="Times New Roman"/>
                <w:color w:val="C45911" w:themeColor="accent2" w:themeShade="BF"/>
                <w:sz w:val="24"/>
              </w:rPr>
              <w:t>-finally chose MySQL</w:t>
            </w:r>
          </w:p>
        </w:tc>
      </w:tr>
      <w:tr w:rsidR="00A170BC" w:rsidRPr="00E5280A" w14:paraId="39C0A94B" w14:textId="77777777" w:rsidTr="008F4EB2">
        <w:tc>
          <w:tcPr>
            <w:tcW w:w="439" w:type="dxa"/>
          </w:tcPr>
          <w:p w14:paraId="3DD4BAF6" w14:textId="77777777" w:rsidR="00A170BC" w:rsidRPr="00E5280A" w:rsidRDefault="00A170BC" w:rsidP="008F4EB2">
            <w:pPr>
              <w:pStyle w:val="text"/>
              <w:rPr>
                <w:rFonts w:ascii="Times New Roman" w:hAnsi="Times New Roman"/>
                <w:color w:val="C45911" w:themeColor="accent2" w:themeShade="BF"/>
                <w:sz w:val="24"/>
              </w:rPr>
            </w:pPr>
            <w:r w:rsidRPr="00E5280A">
              <w:rPr>
                <w:rFonts w:ascii="Times New Roman" w:hAnsi="Times New Roman"/>
                <w:color w:val="C45911" w:themeColor="accent2" w:themeShade="BF"/>
                <w:sz w:val="24"/>
              </w:rPr>
              <w:t>3</w:t>
            </w:r>
          </w:p>
        </w:tc>
        <w:tc>
          <w:tcPr>
            <w:tcW w:w="8916" w:type="dxa"/>
            <w:vAlign w:val="center"/>
          </w:tcPr>
          <w:p w14:paraId="251535E0" w14:textId="532DB8CA" w:rsidR="00A170BC" w:rsidRPr="00E5280A" w:rsidRDefault="000309F1" w:rsidP="008F4EB2">
            <w:pPr>
              <w:pStyle w:val="text"/>
              <w:rPr>
                <w:rFonts w:ascii="Times New Roman" w:hAnsi="Times New Roman"/>
                <w:color w:val="C45911" w:themeColor="accent2" w:themeShade="BF"/>
                <w:sz w:val="24"/>
              </w:rPr>
            </w:pPr>
            <w:r>
              <w:rPr>
                <w:rFonts w:ascii="Times New Roman" w:hAnsi="Times New Roman"/>
                <w:color w:val="C45911" w:themeColor="accent2" w:themeShade="BF"/>
                <w:sz w:val="24"/>
              </w:rPr>
              <w:t xml:space="preserve">Use Firebase Console </w:t>
            </w:r>
            <w:r w:rsidR="00A935B5">
              <w:rPr>
                <w:rFonts w:ascii="Times New Roman" w:hAnsi="Times New Roman"/>
                <w:color w:val="C45911" w:themeColor="accent2" w:themeShade="BF"/>
                <w:sz w:val="24"/>
              </w:rPr>
              <w:t>for</w:t>
            </w:r>
            <w:r>
              <w:rPr>
                <w:rFonts w:ascii="Times New Roman" w:hAnsi="Times New Roman"/>
                <w:color w:val="C45911" w:themeColor="accent2" w:themeShade="BF"/>
                <w:sz w:val="24"/>
              </w:rPr>
              <w:t xml:space="preserve"> authentication of use</w:t>
            </w:r>
            <w:r w:rsidR="00A935B5">
              <w:rPr>
                <w:rFonts w:ascii="Times New Roman" w:hAnsi="Times New Roman"/>
                <w:color w:val="C45911" w:themeColor="accent2" w:themeShade="BF"/>
                <w:sz w:val="24"/>
              </w:rPr>
              <w:t>rs</w:t>
            </w:r>
          </w:p>
        </w:tc>
      </w:tr>
    </w:tbl>
    <w:p w14:paraId="47FEEE88" w14:textId="739F4569" w:rsidR="00292CE9" w:rsidRDefault="00292CE9" w:rsidP="009C022E">
      <w:pPr>
        <w:pStyle w:val="DocumentText"/>
        <w:spacing w:after="0"/>
        <w:rPr>
          <w:b/>
          <w:color w:val="C45911" w:themeColor="accent2" w:themeShade="BF"/>
          <w:u w:val="single"/>
        </w:rPr>
      </w:pPr>
    </w:p>
    <w:p w14:paraId="4036B512" w14:textId="77777777" w:rsidR="00A170BC" w:rsidRPr="00E5280A" w:rsidRDefault="00A170BC" w:rsidP="009C022E">
      <w:pPr>
        <w:pStyle w:val="DocumentText"/>
        <w:spacing w:after="0"/>
        <w:rPr>
          <w:b/>
          <w:color w:val="C45911" w:themeColor="accent2" w:themeShade="BF"/>
          <w:u w:val="single"/>
        </w:rPr>
      </w:pPr>
    </w:p>
    <w:p w14:paraId="182E1EF8" w14:textId="77777777" w:rsidR="009C022E" w:rsidRDefault="009C022E" w:rsidP="0065143F">
      <w:pPr>
        <w:pStyle w:val="GS2"/>
        <w:jc w:val="left"/>
      </w:pPr>
      <w:bookmarkStart w:id="15" w:name="_Toc56629474"/>
      <w:r>
        <w:t>Stakeholders</w:t>
      </w:r>
      <w:bookmarkEnd w:id="15"/>
    </w:p>
    <w:p w14:paraId="79AD35DF" w14:textId="5A1801DA" w:rsidR="00E46AFB" w:rsidRPr="00F5420F" w:rsidRDefault="00E46AFB" w:rsidP="00E46AFB">
      <w:pPr>
        <w:pStyle w:val="Caption"/>
        <w:rPr>
          <w:b w:val="0"/>
          <w:bCs/>
          <w:color w:val="C45911" w:themeColor="accent2" w:themeShade="BF"/>
          <w:u w:val="single"/>
        </w:rPr>
      </w:pPr>
      <w:bookmarkStart w:id="16" w:name="_Toc56630351"/>
      <w:r>
        <w:t xml:space="preserve">Table </w:t>
      </w:r>
      <w:r>
        <w:fldChar w:fldCharType="begin"/>
      </w:r>
      <w:r>
        <w:instrText>SEQ Table \* ARABIC</w:instrText>
      </w:r>
      <w:r>
        <w:fldChar w:fldCharType="separate"/>
      </w:r>
      <w:r w:rsidR="00547BE8">
        <w:rPr>
          <w:noProof/>
        </w:rPr>
        <w:t>3</w:t>
      </w:r>
      <w:r>
        <w:fldChar w:fldCharType="end"/>
      </w:r>
      <w:r>
        <w:t xml:space="preserve">: </w:t>
      </w:r>
      <w:r w:rsidR="00671BF5">
        <w:t>Stakeholders</w:t>
      </w:r>
      <w:bookmarkEnd w:id="16"/>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341"/>
        <w:gridCol w:w="7014"/>
      </w:tblGrid>
      <w:tr w:rsidR="00AF2D11" w:rsidRPr="00AF2D11" w14:paraId="3E110BEB" w14:textId="77777777" w:rsidTr="008F4EB2">
        <w:tc>
          <w:tcPr>
            <w:tcW w:w="2341" w:type="dxa"/>
            <w:shd w:val="clear" w:color="auto" w:fill="EDEDED" w:themeFill="accent3" w:themeFillTint="33"/>
            <w:vAlign w:val="center"/>
          </w:tcPr>
          <w:p w14:paraId="7062E139" w14:textId="77777777" w:rsidR="00AF2D11" w:rsidRPr="00AF2D11" w:rsidRDefault="00AF2D11" w:rsidP="0086570C">
            <w:pPr>
              <w:spacing w:after="0"/>
              <w:jc w:val="center"/>
              <w:rPr>
                <w:b/>
                <w:color w:val="C45911" w:themeColor="accent2" w:themeShade="BF"/>
              </w:rPr>
            </w:pPr>
            <w:r w:rsidRPr="00AF2D11">
              <w:rPr>
                <w:b/>
                <w:color w:val="C45911" w:themeColor="accent2" w:themeShade="BF"/>
              </w:rPr>
              <w:t>Stakeholder</w:t>
            </w:r>
          </w:p>
        </w:tc>
        <w:tc>
          <w:tcPr>
            <w:tcW w:w="7014" w:type="dxa"/>
            <w:shd w:val="clear" w:color="auto" w:fill="EDEDED" w:themeFill="accent3" w:themeFillTint="33"/>
            <w:vAlign w:val="center"/>
          </w:tcPr>
          <w:p w14:paraId="1C6732B5" w14:textId="77777777" w:rsidR="00AF2D11" w:rsidRPr="00AF2D11" w:rsidRDefault="00AF2D11" w:rsidP="0086570C">
            <w:pPr>
              <w:spacing w:after="0"/>
              <w:jc w:val="center"/>
              <w:rPr>
                <w:b/>
                <w:color w:val="C45911" w:themeColor="accent2" w:themeShade="BF"/>
              </w:rPr>
            </w:pPr>
            <w:r w:rsidRPr="00AF2D11">
              <w:rPr>
                <w:b/>
                <w:color w:val="C45911" w:themeColor="accent2" w:themeShade="BF"/>
              </w:rPr>
              <w:t>Role</w:t>
            </w:r>
          </w:p>
        </w:tc>
      </w:tr>
      <w:tr w:rsidR="00AF2D11" w:rsidRPr="00AF2D11" w14:paraId="5466AD7E" w14:textId="77777777" w:rsidTr="008F4EB2">
        <w:tc>
          <w:tcPr>
            <w:tcW w:w="2341" w:type="dxa"/>
            <w:vAlign w:val="center"/>
          </w:tcPr>
          <w:p w14:paraId="2F02F8C2" w14:textId="7E5FEFC6" w:rsidR="00AF2D11" w:rsidRPr="00AF2D11" w:rsidRDefault="00C8092E" w:rsidP="0086570C">
            <w:pPr>
              <w:spacing w:after="0"/>
              <w:rPr>
                <w:color w:val="C45911" w:themeColor="accent2" w:themeShade="BF"/>
              </w:rPr>
            </w:pPr>
            <w:r>
              <w:rPr>
                <w:color w:val="C45911" w:themeColor="accent2" w:themeShade="BF"/>
              </w:rPr>
              <w:t>Sahith Reddy</w:t>
            </w:r>
          </w:p>
        </w:tc>
        <w:tc>
          <w:tcPr>
            <w:tcW w:w="7014" w:type="dxa"/>
            <w:vAlign w:val="center"/>
          </w:tcPr>
          <w:p w14:paraId="200E01C5" w14:textId="1DA5CB34" w:rsidR="00AF2D11" w:rsidRPr="00AF2D11" w:rsidRDefault="00C8092E" w:rsidP="0086570C">
            <w:pPr>
              <w:spacing w:after="0"/>
              <w:rPr>
                <w:color w:val="C45911" w:themeColor="accent2" w:themeShade="BF"/>
              </w:rPr>
            </w:pPr>
            <w:r>
              <w:rPr>
                <w:color w:val="C45911" w:themeColor="accent2" w:themeShade="BF"/>
              </w:rPr>
              <w:t>Team member</w:t>
            </w:r>
          </w:p>
        </w:tc>
      </w:tr>
    </w:tbl>
    <w:p w14:paraId="2036C651" w14:textId="77777777" w:rsidR="00AF2D11" w:rsidRDefault="00AF2D11" w:rsidP="009C022E">
      <w:pPr>
        <w:pStyle w:val="BodyDoubleSpace05FirstLine"/>
      </w:pPr>
    </w:p>
    <w:p w14:paraId="0C339091" w14:textId="77777777" w:rsidR="00A901A7" w:rsidRDefault="00A901A7" w:rsidP="0065143F">
      <w:pPr>
        <w:pStyle w:val="GS2"/>
        <w:jc w:val="left"/>
      </w:pPr>
      <w:bookmarkStart w:id="17" w:name="_Toc56629475"/>
      <w:r>
        <w:t>Project Resources</w:t>
      </w:r>
      <w:bookmarkEnd w:id="17"/>
    </w:p>
    <w:p w14:paraId="3E08181D" w14:textId="5791F23E" w:rsidR="00E46AFB" w:rsidRDefault="00E46AFB" w:rsidP="00613423">
      <w:pPr>
        <w:pStyle w:val="DocumentText"/>
        <w:spacing w:after="0"/>
        <w:rPr>
          <w:b/>
          <w:color w:val="C45911" w:themeColor="accent2" w:themeShade="BF"/>
          <w:u w:val="single"/>
        </w:rPr>
      </w:pPr>
    </w:p>
    <w:p w14:paraId="150708F8" w14:textId="3649971F" w:rsidR="00E46AFB" w:rsidRPr="00613423" w:rsidRDefault="00E46AFB" w:rsidP="00E46AFB">
      <w:pPr>
        <w:pStyle w:val="Caption"/>
        <w:rPr>
          <w:b w:val="0"/>
          <w:color w:val="C45911" w:themeColor="accent2" w:themeShade="BF"/>
          <w:u w:val="single"/>
        </w:rPr>
      </w:pPr>
      <w:bookmarkStart w:id="18" w:name="_Toc56630352"/>
      <w:r>
        <w:t xml:space="preserve">Table </w:t>
      </w:r>
      <w:r>
        <w:fldChar w:fldCharType="begin"/>
      </w:r>
      <w:r>
        <w:instrText>SEQ Table \* ARABIC</w:instrText>
      </w:r>
      <w:r>
        <w:fldChar w:fldCharType="separate"/>
      </w:r>
      <w:r w:rsidR="00547BE8">
        <w:rPr>
          <w:noProof/>
        </w:rPr>
        <w:t>4</w:t>
      </w:r>
      <w:r>
        <w:fldChar w:fldCharType="end"/>
      </w:r>
      <w:r>
        <w:t xml:space="preserve">: </w:t>
      </w:r>
      <w:r w:rsidR="00671BF5">
        <w:t>Project Resources</w:t>
      </w:r>
      <w:bookmarkEnd w:id="1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456"/>
        <w:gridCol w:w="6755"/>
        <w:gridCol w:w="1139"/>
      </w:tblGrid>
      <w:tr w:rsidR="00613423" w:rsidRPr="00613423" w14:paraId="769FBF79" w14:textId="77777777" w:rsidTr="008F4EB2">
        <w:tc>
          <w:tcPr>
            <w:tcW w:w="750" w:type="pct"/>
            <w:shd w:val="clear" w:color="auto" w:fill="E2EFD9" w:themeFill="accent6" w:themeFillTint="33"/>
            <w:vAlign w:val="center"/>
          </w:tcPr>
          <w:p w14:paraId="51C03DC0" w14:textId="77777777" w:rsidR="00613423" w:rsidRPr="00613423" w:rsidRDefault="00613423" w:rsidP="008F4EB2">
            <w:pPr>
              <w:pStyle w:val="text"/>
              <w:spacing w:before="0" w:after="0"/>
              <w:jc w:val="center"/>
              <w:rPr>
                <w:rFonts w:ascii="Times New Roman" w:hAnsi="Times New Roman"/>
                <w:b/>
                <w:color w:val="C45911" w:themeColor="accent2" w:themeShade="BF"/>
                <w:sz w:val="24"/>
              </w:rPr>
            </w:pPr>
            <w:r w:rsidRPr="00613423">
              <w:rPr>
                <w:rFonts w:ascii="Times New Roman" w:hAnsi="Times New Roman"/>
                <w:b/>
                <w:color w:val="C45911" w:themeColor="accent2" w:themeShade="BF"/>
                <w:sz w:val="24"/>
              </w:rPr>
              <w:t>Resource</w:t>
            </w:r>
          </w:p>
        </w:tc>
        <w:tc>
          <w:tcPr>
            <w:tcW w:w="3627" w:type="pct"/>
            <w:shd w:val="clear" w:color="auto" w:fill="E2EFD9" w:themeFill="accent6" w:themeFillTint="33"/>
            <w:vAlign w:val="center"/>
          </w:tcPr>
          <w:p w14:paraId="570DC105" w14:textId="77777777" w:rsidR="00613423" w:rsidRPr="00613423" w:rsidRDefault="00613423" w:rsidP="008F4EB2">
            <w:pPr>
              <w:pStyle w:val="text"/>
              <w:spacing w:before="0" w:after="0"/>
              <w:jc w:val="center"/>
              <w:rPr>
                <w:rFonts w:ascii="Times New Roman" w:hAnsi="Times New Roman"/>
                <w:b/>
                <w:color w:val="C45911" w:themeColor="accent2" w:themeShade="BF"/>
                <w:sz w:val="24"/>
              </w:rPr>
            </w:pPr>
            <w:r w:rsidRPr="00613423">
              <w:rPr>
                <w:rFonts w:ascii="Times New Roman" w:hAnsi="Times New Roman"/>
                <w:b/>
                <w:color w:val="C45911" w:themeColor="accent2" w:themeShade="BF"/>
                <w:sz w:val="24"/>
              </w:rPr>
              <w:t>Resource Description</w:t>
            </w:r>
          </w:p>
        </w:tc>
        <w:tc>
          <w:tcPr>
            <w:tcW w:w="623" w:type="pct"/>
            <w:shd w:val="clear" w:color="auto" w:fill="E2EFD9" w:themeFill="accent6" w:themeFillTint="33"/>
            <w:vAlign w:val="center"/>
          </w:tcPr>
          <w:p w14:paraId="45B2C797" w14:textId="77777777" w:rsidR="00613423" w:rsidRPr="00613423" w:rsidRDefault="00613423" w:rsidP="008F4EB2">
            <w:pPr>
              <w:pStyle w:val="text"/>
              <w:spacing w:before="0" w:after="0"/>
              <w:jc w:val="center"/>
              <w:rPr>
                <w:rFonts w:ascii="Times New Roman" w:hAnsi="Times New Roman"/>
                <w:b/>
                <w:color w:val="C45911" w:themeColor="accent2" w:themeShade="BF"/>
                <w:sz w:val="24"/>
              </w:rPr>
            </w:pPr>
            <w:r w:rsidRPr="00613423">
              <w:rPr>
                <w:rFonts w:ascii="Times New Roman" w:hAnsi="Times New Roman"/>
                <w:b/>
                <w:color w:val="C45911" w:themeColor="accent2" w:themeShade="BF"/>
                <w:sz w:val="24"/>
              </w:rPr>
              <w:t>Quantity</w:t>
            </w:r>
          </w:p>
        </w:tc>
      </w:tr>
      <w:tr w:rsidR="00613423" w:rsidRPr="00613423" w14:paraId="48AFE948" w14:textId="77777777" w:rsidTr="008F4EB2">
        <w:tc>
          <w:tcPr>
            <w:tcW w:w="750" w:type="pct"/>
            <w:vAlign w:val="center"/>
          </w:tcPr>
          <w:p w14:paraId="69817A11"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Database Server</w:t>
            </w:r>
          </w:p>
        </w:tc>
        <w:tc>
          <w:tcPr>
            <w:tcW w:w="3627" w:type="pct"/>
            <w:vAlign w:val="center"/>
          </w:tcPr>
          <w:p w14:paraId="2734DAC9" w14:textId="55CEC989"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A database server</w:t>
            </w:r>
            <w:r w:rsidR="009347E1">
              <w:rPr>
                <w:rFonts w:ascii="Times New Roman" w:hAnsi="Times New Roman"/>
                <w:color w:val="C45911" w:themeColor="accent2" w:themeShade="BF"/>
                <w:sz w:val="24"/>
              </w:rPr>
              <w:t xml:space="preserve"> </w:t>
            </w:r>
          </w:p>
        </w:tc>
        <w:tc>
          <w:tcPr>
            <w:tcW w:w="623" w:type="pct"/>
            <w:vAlign w:val="center"/>
          </w:tcPr>
          <w:p w14:paraId="31BA071E"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1</w:t>
            </w:r>
          </w:p>
        </w:tc>
      </w:tr>
      <w:tr w:rsidR="00613423" w:rsidRPr="00613423" w14:paraId="352C884E" w14:textId="77777777" w:rsidTr="008F4EB2">
        <w:tc>
          <w:tcPr>
            <w:tcW w:w="750" w:type="pct"/>
            <w:vAlign w:val="center"/>
          </w:tcPr>
          <w:p w14:paraId="1F9551C4" w14:textId="48A45A0D" w:rsidR="00613423" w:rsidRPr="00613423" w:rsidRDefault="00C362B2"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App development Software</w:t>
            </w:r>
          </w:p>
        </w:tc>
        <w:tc>
          <w:tcPr>
            <w:tcW w:w="3627" w:type="pct"/>
            <w:vAlign w:val="center"/>
          </w:tcPr>
          <w:p w14:paraId="3E6E812E" w14:textId="439462FB" w:rsidR="00613423" w:rsidRPr="00613423" w:rsidRDefault="00C362B2"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 xml:space="preserve">Android Studio </w:t>
            </w:r>
            <w:r w:rsidR="00C16A8C">
              <w:rPr>
                <w:rFonts w:ascii="Times New Roman" w:hAnsi="Times New Roman"/>
                <w:color w:val="C45911" w:themeColor="accent2" w:themeShade="BF"/>
                <w:sz w:val="24"/>
              </w:rPr>
              <w:t>is being used as an IDE for writing Code</w:t>
            </w:r>
          </w:p>
        </w:tc>
        <w:tc>
          <w:tcPr>
            <w:tcW w:w="623" w:type="pct"/>
            <w:vAlign w:val="center"/>
          </w:tcPr>
          <w:p w14:paraId="305E854C" w14:textId="33582B52" w:rsidR="00613423" w:rsidRPr="00613423" w:rsidRDefault="00C16A8C"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1</w:t>
            </w:r>
          </w:p>
        </w:tc>
      </w:tr>
      <w:tr w:rsidR="00613423" w:rsidRPr="00613423" w14:paraId="275FE354" w14:textId="77777777" w:rsidTr="008F4EB2">
        <w:tc>
          <w:tcPr>
            <w:tcW w:w="750" w:type="pct"/>
            <w:vAlign w:val="center"/>
          </w:tcPr>
          <w:p w14:paraId="0875EE0F" w14:textId="66DF4EE2" w:rsidR="00613423" w:rsidRPr="00613423" w:rsidRDefault="00265DD6" w:rsidP="008F4EB2">
            <w:pPr>
              <w:pStyle w:val="text"/>
              <w:spacing w:before="0" w:after="0"/>
              <w:rPr>
                <w:rFonts w:ascii="Times New Roman" w:hAnsi="Times New Roman"/>
                <w:color w:val="C45911" w:themeColor="accent2" w:themeShade="BF"/>
                <w:sz w:val="24"/>
              </w:rPr>
            </w:pPr>
            <w:r w:rsidRPr="00AF1B8F">
              <w:rPr>
                <w:color w:val="C45911" w:themeColor="accent2" w:themeShade="BF"/>
              </w:rPr>
              <w:lastRenderedPageBreak/>
              <w:t>Mohammad</w:t>
            </w:r>
            <w:r>
              <w:rPr>
                <w:color w:val="C45911" w:themeColor="accent2" w:themeShade="BF"/>
              </w:rPr>
              <w:t xml:space="preserve"> Atif</w:t>
            </w:r>
          </w:p>
        </w:tc>
        <w:tc>
          <w:tcPr>
            <w:tcW w:w="3627" w:type="pct"/>
            <w:vAlign w:val="center"/>
          </w:tcPr>
          <w:p w14:paraId="2F3A6122"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 xml:space="preserve">The mentor who will be able to provide us with technical assistance. </w:t>
            </w:r>
          </w:p>
        </w:tc>
        <w:tc>
          <w:tcPr>
            <w:tcW w:w="623" w:type="pct"/>
            <w:vAlign w:val="center"/>
          </w:tcPr>
          <w:p w14:paraId="6DAD2B38"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1</w:t>
            </w:r>
          </w:p>
        </w:tc>
      </w:tr>
      <w:tr w:rsidR="00613423" w:rsidRPr="00613423" w14:paraId="1FC71788" w14:textId="77777777" w:rsidTr="008F4EB2">
        <w:tc>
          <w:tcPr>
            <w:tcW w:w="750" w:type="pct"/>
            <w:vAlign w:val="center"/>
          </w:tcPr>
          <w:p w14:paraId="24A0DB38" w14:textId="26D7526C" w:rsidR="00613423" w:rsidRPr="00613423" w:rsidRDefault="009347E1"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Windows Laptop</w:t>
            </w:r>
          </w:p>
        </w:tc>
        <w:tc>
          <w:tcPr>
            <w:tcW w:w="3627" w:type="pct"/>
            <w:vAlign w:val="center"/>
          </w:tcPr>
          <w:p w14:paraId="4A06B4AE" w14:textId="6AF676BB" w:rsidR="00613423" w:rsidRPr="00613423" w:rsidRDefault="009347E1"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A Windows laptop for development of Application</w:t>
            </w:r>
            <w:r w:rsidR="00D74B87">
              <w:rPr>
                <w:rFonts w:ascii="Times New Roman" w:hAnsi="Times New Roman"/>
                <w:color w:val="C45911" w:themeColor="accent2" w:themeShade="BF"/>
                <w:sz w:val="24"/>
              </w:rPr>
              <w:t xml:space="preserve"> on android studio</w:t>
            </w:r>
          </w:p>
        </w:tc>
        <w:tc>
          <w:tcPr>
            <w:tcW w:w="623" w:type="pct"/>
            <w:vAlign w:val="center"/>
          </w:tcPr>
          <w:p w14:paraId="7E4E6008"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1</w:t>
            </w:r>
          </w:p>
        </w:tc>
      </w:tr>
      <w:tr w:rsidR="00613423" w:rsidRPr="00613423" w14:paraId="49B56FCF" w14:textId="77777777" w:rsidTr="008F4EB2">
        <w:tc>
          <w:tcPr>
            <w:tcW w:w="750" w:type="pct"/>
            <w:vAlign w:val="center"/>
          </w:tcPr>
          <w:p w14:paraId="33DE835D"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Android Phone</w:t>
            </w:r>
          </w:p>
        </w:tc>
        <w:tc>
          <w:tcPr>
            <w:tcW w:w="3627" w:type="pct"/>
            <w:vAlign w:val="center"/>
          </w:tcPr>
          <w:p w14:paraId="7A626125" w14:textId="77777777" w:rsidR="00613423" w:rsidRPr="00613423" w:rsidRDefault="00613423" w:rsidP="008F4EB2">
            <w:pPr>
              <w:pStyle w:val="text"/>
              <w:spacing w:before="0" w:after="0"/>
              <w:rPr>
                <w:rFonts w:ascii="Times New Roman" w:hAnsi="Times New Roman"/>
                <w:color w:val="C45911" w:themeColor="accent2" w:themeShade="BF"/>
                <w:sz w:val="24"/>
              </w:rPr>
            </w:pPr>
            <w:r w:rsidRPr="00613423">
              <w:rPr>
                <w:rFonts w:ascii="Times New Roman" w:hAnsi="Times New Roman"/>
                <w:color w:val="C45911" w:themeColor="accent2" w:themeShade="BF"/>
                <w:sz w:val="24"/>
              </w:rPr>
              <w:t xml:space="preserve">An Android phone to be used as test hardware for the mobile version of the software. </w:t>
            </w:r>
          </w:p>
        </w:tc>
        <w:tc>
          <w:tcPr>
            <w:tcW w:w="623" w:type="pct"/>
            <w:vAlign w:val="center"/>
          </w:tcPr>
          <w:p w14:paraId="2B35CAE5" w14:textId="0844BE12" w:rsidR="00613423" w:rsidRPr="00613423" w:rsidRDefault="00D74B87" w:rsidP="008F4EB2">
            <w:pPr>
              <w:pStyle w:val="text"/>
              <w:spacing w:before="0" w:after="0"/>
              <w:rPr>
                <w:rFonts w:ascii="Times New Roman" w:hAnsi="Times New Roman"/>
                <w:color w:val="C45911" w:themeColor="accent2" w:themeShade="BF"/>
                <w:sz w:val="24"/>
              </w:rPr>
            </w:pPr>
            <w:r>
              <w:rPr>
                <w:rFonts w:ascii="Times New Roman" w:hAnsi="Times New Roman"/>
                <w:color w:val="C45911" w:themeColor="accent2" w:themeShade="BF"/>
                <w:sz w:val="24"/>
              </w:rPr>
              <w:t>1</w:t>
            </w:r>
          </w:p>
        </w:tc>
      </w:tr>
    </w:tbl>
    <w:p w14:paraId="74682918" w14:textId="77777777" w:rsidR="00842F91" w:rsidRDefault="00842F91" w:rsidP="00A901A7">
      <w:pPr>
        <w:pStyle w:val="BodyDoubleSpace05FirstLine"/>
      </w:pPr>
    </w:p>
    <w:p w14:paraId="526D7B57" w14:textId="77777777" w:rsidR="00842F91" w:rsidRDefault="00842F91" w:rsidP="1B17DF23">
      <w:pPr>
        <w:pStyle w:val="GS2"/>
        <w:numPr>
          <w:ilvl w:val="1"/>
          <w:numId w:val="0"/>
        </w:numPr>
        <w:ind w:left="3609"/>
        <w:jc w:val="left"/>
      </w:pPr>
      <w:bookmarkStart w:id="19" w:name="_Toc56629476"/>
      <w:r>
        <w:t>Assumptions</w:t>
      </w:r>
      <w:bookmarkEnd w:id="19"/>
    </w:p>
    <w:p w14:paraId="23C90727" w14:textId="722421E1" w:rsidR="00E46AFB" w:rsidRDefault="00E46AFB" w:rsidP="006E148C">
      <w:pPr>
        <w:pStyle w:val="DocumentText"/>
        <w:spacing w:after="0"/>
        <w:rPr>
          <w:rFonts w:eastAsiaTheme="minorEastAsia"/>
          <w:b/>
          <w:color w:val="C45911" w:themeColor="accent2" w:themeShade="BF"/>
          <w:u w:val="single"/>
        </w:rPr>
      </w:pPr>
    </w:p>
    <w:p w14:paraId="6F34B636" w14:textId="6A30E909" w:rsidR="00E46AFB" w:rsidRPr="006E148C" w:rsidRDefault="00E46AFB" w:rsidP="00E46AFB">
      <w:pPr>
        <w:pStyle w:val="Caption"/>
        <w:rPr>
          <w:rFonts w:eastAsiaTheme="minorEastAsia"/>
          <w:b w:val="0"/>
          <w:color w:val="C45911" w:themeColor="accent2" w:themeShade="BF"/>
          <w:u w:val="single"/>
        </w:rPr>
      </w:pPr>
      <w:bookmarkStart w:id="20" w:name="_Toc56630353"/>
      <w:r>
        <w:t xml:space="preserve">Table </w:t>
      </w:r>
      <w:r>
        <w:fldChar w:fldCharType="begin"/>
      </w:r>
      <w:r>
        <w:instrText>SEQ Table \* ARABIC</w:instrText>
      </w:r>
      <w:r>
        <w:fldChar w:fldCharType="separate"/>
      </w:r>
      <w:r w:rsidR="00547BE8">
        <w:rPr>
          <w:noProof/>
        </w:rPr>
        <w:t>5</w:t>
      </w:r>
      <w:r>
        <w:fldChar w:fldCharType="end"/>
      </w:r>
      <w:r>
        <w:t xml:space="preserve">: </w:t>
      </w:r>
      <w:r w:rsidR="00671BF5">
        <w:t>Assumptions</w:t>
      </w:r>
      <w:bookmarkEnd w:id="20"/>
    </w:p>
    <w:tbl>
      <w:tblPr>
        <w:tblW w:w="9355"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firstRow="1" w:lastRow="0" w:firstColumn="1" w:lastColumn="0" w:noHBand="0" w:noVBand="1"/>
      </w:tblPr>
      <w:tblGrid>
        <w:gridCol w:w="920"/>
        <w:gridCol w:w="8435"/>
      </w:tblGrid>
      <w:tr w:rsidR="006E148C" w:rsidRPr="006E148C" w14:paraId="56D0124F" w14:textId="77777777" w:rsidTr="008F4EB2">
        <w:tc>
          <w:tcPr>
            <w:tcW w:w="920" w:type="dxa"/>
            <w:shd w:val="clear" w:color="auto" w:fill="E2EFD9" w:themeFill="accent6" w:themeFillTint="33"/>
            <w:vAlign w:val="center"/>
          </w:tcPr>
          <w:p w14:paraId="6CE3202A" w14:textId="77777777" w:rsidR="006E148C" w:rsidRPr="006E148C" w:rsidRDefault="006E148C" w:rsidP="006E148C">
            <w:pPr>
              <w:spacing w:after="0"/>
              <w:jc w:val="center"/>
              <w:rPr>
                <w:b/>
                <w:color w:val="C45911" w:themeColor="accent2" w:themeShade="BF"/>
              </w:rPr>
            </w:pPr>
            <w:r w:rsidRPr="006E148C">
              <w:rPr>
                <w:b/>
                <w:color w:val="C45911" w:themeColor="accent2" w:themeShade="BF"/>
              </w:rPr>
              <w:t>#</w:t>
            </w:r>
          </w:p>
        </w:tc>
        <w:tc>
          <w:tcPr>
            <w:tcW w:w="8435" w:type="dxa"/>
            <w:shd w:val="clear" w:color="auto" w:fill="E2EFD9" w:themeFill="accent6" w:themeFillTint="33"/>
            <w:vAlign w:val="center"/>
          </w:tcPr>
          <w:p w14:paraId="6055CE16" w14:textId="77777777" w:rsidR="006E148C" w:rsidRPr="006E148C" w:rsidRDefault="006E148C" w:rsidP="006E148C">
            <w:pPr>
              <w:spacing w:after="0"/>
              <w:jc w:val="center"/>
              <w:rPr>
                <w:b/>
                <w:color w:val="C45911" w:themeColor="accent2" w:themeShade="BF"/>
              </w:rPr>
            </w:pPr>
            <w:r w:rsidRPr="006E148C">
              <w:rPr>
                <w:b/>
                <w:color w:val="C45911" w:themeColor="accent2" w:themeShade="BF"/>
              </w:rPr>
              <w:t>Assumption</w:t>
            </w:r>
          </w:p>
        </w:tc>
      </w:tr>
      <w:tr w:rsidR="006E148C" w:rsidRPr="006E148C" w14:paraId="6EF88B96" w14:textId="77777777" w:rsidTr="008F4EB2">
        <w:tc>
          <w:tcPr>
            <w:tcW w:w="920" w:type="dxa"/>
            <w:vAlign w:val="center"/>
          </w:tcPr>
          <w:p w14:paraId="075B4542" w14:textId="77777777" w:rsidR="006E148C" w:rsidRPr="006E148C" w:rsidRDefault="006E148C" w:rsidP="006E148C">
            <w:pPr>
              <w:spacing w:after="0"/>
              <w:rPr>
                <w:color w:val="C45911" w:themeColor="accent2" w:themeShade="BF"/>
              </w:rPr>
            </w:pPr>
            <w:r w:rsidRPr="006E148C">
              <w:rPr>
                <w:color w:val="C45911" w:themeColor="accent2" w:themeShade="BF"/>
              </w:rPr>
              <w:t>A1</w:t>
            </w:r>
          </w:p>
        </w:tc>
        <w:tc>
          <w:tcPr>
            <w:tcW w:w="8435" w:type="dxa"/>
            <w:vAlign w:val="center"/>
          </w:tcPr>
          <w:p w14:paraId="537C9F4F" w14:textId="5179455B" w:rsidR="006E148C" w:rsidRPr="006E148C" w:rsidRDefault="006E148C" w:rsidP="006E148C">
            <w:pPr>
              <w:spacing w:after="0"/>
              <w:rPr>
                <w:color w:val="C45911" w:themeColor="accent2" w:themeShade="BF"/>
              </w:rPr>
            </w:pPr>
            <w:r w:rsidRPr="006E148C">
              <w:rPr>
                <w:color w:val="C45911" w:themeColor="accent2" w:themeShade="BF"/>
              </w:rPr>
              <w:t>mentors will be able to meet face to face once a week.</w:t>
            </w:r>
          </w:p>
        </w:tc>
      </w:tr>
      <w:tr w:rsidR="006E148C" w:rsidRPr="006E148C" w14:paraId="70BCBE40" w14:textId="77777777" w:rsidTr="008F4EB2">
        <w:tc>
          <w:tcPr>
            <w:tcW w:w="920" w:type="dxa"/>
            <w:vAlign w:val="center"/>
          </w:tcPr>
          <w:p w14:paraId="500FFD4A" w14:textId="77777777" w:rsidR="006E148C" w:rsidRPr="006E148C" w:rsidRDefault="006E148C" w:rsidP="006E148C">
            <w:pPr>
              <w:spacing w:after="0"/>
              <w:rPr>
                <w:color w:val="C45911" w:themeColor="accent2" w:themeShade="BF"/>
              </w:rPr>
            </w:pPr>
            <w:r w:rsidRPr="006E148C">
              <w:rPr>
                <w:color w:val="C45911" w:themeColor="accent2" w:themeShade="BF"/>
              </w:rPr>
              <w:t>A2</w:t>
            </w:r>
          </w:p>
        </w:tc>
        <w:tc>
          <w:tcPr>
            <w:tcW w:w="8435" w:type="dxa"/>
            <w:vAlign w:val="center"/>
          </w:tcPr>
          <w:p w14:paraId="1074ED35" w14:textId="09330212" w:rsidR="006E148C" w:rsidRPr="006E148C" w:rsidRDefault="00427F8D" w:rsidP="006E148C">
            <w:pPr>
              <w:spacing w:after="0"/>
              <w:rPr>
                <w:color w:val="C45911" w:themeColor="accent2" w:themeShade="BF"/>
              </w:rPr>
            </w:pPr>
            <w:r>
              <w:rPr>
                <w:color w:val="C45911" w:themeColor="accent2" w:themeShade="BF"/>
              </w:rPr>
              <w:t xml:space="preserve">Firebase </w:t>
            </w:r>
            <w:r w:rsidR="006E148C" w:rsidRPr="006E148C">
              <w:rPr>
                <w:color w:val="C45911" w:themeColor="accent2" w:themeShade="BF"/>
              </w:rPr>
              <w:t xml:space="preserve">available for work with as a trial for the </w:t>
            </w:r>
            <w:r w:rsidR="00AC4492">
              <w:rPr>
                <w:color w:val="C45911" w:themeColor="accent2" w:themeShade="BF"/>
              </w:rPr>
              <w:t>6</w:t>
            </w:r>
            <w:r w:rsidR="006E148C" w:rsidRPr="006E148C">
              <w:rPr>
                <w:color w:val="C45911" w:themeColor="accent2" w:themeShade="BF"/>
              </w:rPr>
              <w:t xml:space="preserve"> month</w:t>
            </w:r>
            <w:r w:rsidR="00AC4492">
              <w:rPr>
                <w:color w:val="C45911" w:themeColor="accent2" w:themeShade="BF"/>
              </w:rPr>
              <w:t>s</w:t>
            </w:r>
            <w:r w:rsidR="006E148C" w:rsidRPr="006E148C">
              <w:rPr>
                <w:color w:val="C45911" w:themeColor="accent2" w:themeShade="BF"/>
              </w:rPr>
              <w:t xml:space="preserve"> of the project.</w:t>
            </w:r>
          </w:p>
        </w:tc>
      </w:tr>
      <w:tr w:rsidR="006E148C" w:rsidRPr="006E148C" w14:paraId="3A51198B" w14:textId="77777777" w:rsidTr="008F4EB2">
        <w:tc>
          <w:tcPr>
            <w:tcW w:w="920" w:type="dxa"/>
            <w:vAlign w:val="center"/>
          </w:tcPr>
          <w:p w14:paraId="13DB9FB4" w14:textId="77777777" w:rsidR="006E148C" w:rsidRPr="006E148C" w:rsidRDefault="006E148C" w:rsidP="006E148C">
            <w:pPr>
              <w:spacing w:after="0"/>
              <w:rPr>
                <w:color w:val="C45911" w:themeColor="accent2" w:themeShade="BF"/>
              </w:rPr>
            </w:pPr>
            <w:r w:rsidRPr="006E148C">
              <w:rPr>
                <w:color w:val="C45911" w:themeColor="accent2" w:themeShade="BF"/>
              </w:rPr>
              <w:t>A3</w:t>
            </w:r>
          </w:p>
        </w:tc>
        <w:tc>
          <w:tcPr>
            <w:tcW w:w="8435" w:type="dxa"/>
            <w:vAlign w:val="center"/>
          </w:tcPr>
          <w:p w14:paraId="6B8A7901" w14:textId="05EED6CA" w:rsidR="006E148C" w:rsidRPr="006E148C" w:rsidRDefault="00AC4492" w:rsidP="006E148C">
            <w:pPr>
              <w:spacing w:after="0"/>
              <w:rPr>
                <w:color w:val="C45911" w:themeColor="accent2" w:themeShade="BF"/>
              </w:rPr>
            </w:pPr>
            <w:r>
              <w:rPr>
                <w:color w:val="C45911" w:themeColor="accent2" w:themeShade="BF"/>
              </w:rPr>
              <w:t xml:space="preserve">I </w:t>
            </w:r>
            <w:r w:rsidR="006E148C" w:rsidRPr="006E148C">
              <w:rPr>
                <w:color w:val="C45911" w:themeColor="accent2" w:themeShade="BF"/>
              </w:rPr>
              <w:t>will be able to familiarize</w:t>
            </w:r>
            <w:r w:rsidR="00A52E17">
              <w:rPr>
                <w:color w:val="C45911" w:themeColor="accent2" w:themeShade="BF"/>
              </w:rPr>
              <w:t xml:space="preserve"> myself</w:t>
            </w:r>
            <w:r w:rsidR="006E148C" w:rsidRPr="006E148C">
              <w:rPr>
                <w:color w:val="C45911" w:themeColor="accent2" w:themeShade="BF"/>
              </w:rPr>
              <w:t xml:space="preserve"> with the </w:t>
            </w:r>
            <w:r w:rsidR="00A52E17">
              <w:rPr>
                <w:color w:val="C45911" w:themeColor="accent2" w:themeShade="BF"/>
              </w:rPr>
              <w:t>Android Studio</w:t>
            </w:r>
            <w:r w:rsidR="006E148C" w:rsidRPr="006E148C">
              <w:rPr>
                <w:color w:val="C45911" w:themeColor="accent2" w:themeShade="BF"/>
              </w:rPr>
              <w:t xml:space="preserve">, </w:t>
            </w:r>
            <w:r w:rsidR="00332CF6">
              <w:rPr>
                <w:color w:val="C45911" w:themeColor="accent2" w:themeShade="BF"/>
              </w:rPr>
              <w:t>Firebase</w:t>
            </w:r>
            <w:r w:rsidR="006E148C" w:rsidRPr="006E148C">
              <w:rPr>
                <w:color w:val="C45911" w:themeColor="accent2" w:themeShade="BF"/>
              </w:rPr>
              <w:t xml:space="preserve">, and </w:t>
            </w:r>
            <w:r w:rsidR="00332CF6">
              <w:rPr>
                <w:color w:val="C45911" w:themeColor="accent2" w:themeShade="BF"/>
              </w:rPr>
              <w:t>MySQL</w:t>
            </w:r>
          </w:p>
        </w:tc>
      </w:tr>
      <w:tr w:rsidR="006E148C" w:rsidRPr="006E148C" w14:paraId="02C297F6" w14:textId="77777777" w:rsidTr="008F4EB2">
        <w:tc>
          <w:tcPr>
            <w:tcW w:w="0" w:type="auto"/>
          </w:tcPr>
          <w:p w14:paraId="544DBED7" w14:textId="77777777" w:rsidR="006E148C" w:rsidRPr="006E148C" w:rsidRDefault="006E148C" w:rsidP="006E148C">
            <w:pPr>
              <w:spacing w:after="0"/>
              <w:rPr>
                <w:color w:val="C45911" w:themeColor="accent2" w:themeShade="BF"/>
              </w:rPr>
            </w:pPr>
            <w:r w:rsidRPr="006E148C">
              <w:rPr>
                <w:color w:val="C45911" w:themeColor="accent2" w:themeShade="BF"/>
              </w:rPr>
              <w:t>A4</w:t>
            </w:r>
          </w:p>
        </w:tc>
        <w:tc>
          <w:tcPr>
            <w:tcW w:w="8435" w:type="dxa"/>
          </w:tcPr>
          <w:p w14:paraId="459F13AC" w14:textId="02196BC3" w:rsidR="006E148C" w:rsidRPr="006E148C" w:rsidRDefault="00332CF6" w:rsidP="006E148C">
            <w:pPr>
              <w:spacing w:after="0"/>
              <w:rPr>
                <w:color w:val="C45911" w:themeColor="accent2" w:themeShade="BF"/>
              </w:rPr>
            </w:pPr>
            <w:r>
              <w:rPr>
                <w:color w:val="C45911" w:themeColor="accent2" w:themeShade="BF"/>
              </w:rPr>
              <w:t>I</w:t>
            </w:r>
            <w:r w:rsidR="006E148C" w:rsidRPr="006E148C">
              <w:rPr>
                <w:color w:val="C45911" w:themeColor="accent2" w:themeShade="BF"/>
              </w:rPr>
              <w:t xml:space="preserve"> will have sufficient time to complete a working model to present by</w:t>
            </w:r>
            <w:r>
              <w:rPr>
                <w:color w:val="C45911" w:themeColor="accent2" w:themeShade="BF"/>
              </w:rPr>
              <w:t xml:space="preserve"> end</w:t>
            </w:r>
            <w:r w:rsidR="006E148C" w:rsidRPr="006E148C">
              <w:rPr>
                <w:color w:val="C45911" w:themeColor="accent2" w:themeShade="BF"/>
              </w:rPr>
              <w:t>-semester</w:t>
            </w:r>
          </w:p>
        </w:tc>
      </w:tr>
      <w:tr w:rsidR="006E148C" w:rsidRPr="006E148C" w14:paraId="03C2712B" w14:textId="77777777" w:rsidTr="008F4EB2">
        <w:tc>
          <w:tcPr>
            <w:tcW w:w="0" w:type="auto"/>
          </w:tcPr>
          <w:p w14:paraId="1AA21F6D" w14:textId="3DC37178" w:rsidR="006E148C" w:rsidRPr="006E148C" w:rsidRDefault="006E148C" w:rsidP="006E148C">
            <w:pPr>
              <w:spacing w:after="0"/>
              <w:rPr>
                <w:color w:val="C45911" w:themeColor="accent2" w:themeShade="BF"/>
              </w:rPr>
            </w:pPr>
            <w:r w:rsidRPr="006E148C">
              <w:rPr>
                <w:color w:val="C45911" w:themeColor="accent2" w:themeShade="BF"/>
              </w:rPr>
              <w:t>A</w:t>
            </w:r>
            <w:r w:rsidR="00332CF6">
              <w:rPr>
                <w:color w:val="C45911" w:themeColor="accent2" w:themeShade="BF"/>
              </w:rPr>
              <w:t>5</w:t>
            </w:r>
          </w:p>
        </w:tc>
        <w:tc>
          <w:tcPr>
            <w:tcW w:w="8435" w:type="dxa"/>
          </w:tcPr>
          <w:p w14:paraId="589C6B05" w14:textId="6136F950" w:rsidR="006E148C" w:rsidRPr="006E148C" w:rsidRDefault="00332CF6" w:rsidP="006E148C">
            <w:pPr>
              <w:spacing w:after="0"/>
              <w:rPr>
                <w:color w:val="C45911" w:themeColor="accent2" w:themeShade="BF"/>
              </w:rPr>
            </w:pPr>
            <w:r>
              <w:rPr>
                <w:color w:val="C45911" w:themeColor="accent2" w:themeShade="BF"/>
              </w:rPr>
              <w:t>I will be able to design sample dat</w:t>
            </w:r>
            <w:r w:rsidR="00671BF5">
              <w:rPr>
                <w:color w:val="C45911" w:themeColor="accent2" w:themeShade="BF"/>
              </w:rPr>
              <w:t>a</w:t>
            </w:r>
            <w:r>
              <w:rPr>
                <w:color w:val="C45911" w:themeColor="accent2" w:themeShade="BF"/>
              </w:rPr>
              <w:t>base.</w:t>
            </w:r>
          </w:p>
        </w:tc>
      </w:tr>
    </w:tbl>
    <w:p w14:paraId="0B802CD1" w14:textId="393ACF82" w:rsidR="006E148C" w:rsidRDefault="006E148C" w:rsidP="00842F91">
      <w:pPr>
        <w:pStyle w:val="BodyDoubleSpace05FirstLine"/>
      </w:pPr>
    </w:p>
    <w:p w14:paraId="176223FB" w14:textId="77777777" w:rsidR="005E47C9" w:rsidRDefault="005E47C9" w:rsidP="005E47C9">
      <w:pPr>
        <w:pStyle w:val="GS1"/>
      </w:pPr>
      <w:bookmarkStart w:id="21" w:name="_Toc56629477"/>
      <w:r>
        <w:t>Project Tracking</w:t>
      </w:r>
      <w:bookmarkEnd w:id="21"/>
    </w:p>
    <w:p w14:paraId="2B0B11B4" w14:textId="15EBC7C5" w:rsidR="005E47C9" w:rsidRDefault="005E47C9" w:rsidP="0065143F">
      <w:pPr>
        <w:pStyle w:val="GS2"/>
        <w:jc w:val="left"/>
      </w:pPr>
      <w:bookmarkStart w:id="22" w:name="_Toc56629478"/>
      <w:r>
        <w:t>Tracking</w:t>
      </w:r>
      <w:bookmarkEnd w:id="22"/>
    </w:p>
    <w:p w14:paraId="254905EA" w14:textId="7D7499C0" w:rsidR="00E46AFB" w:rsidRDefault="00E46AFB" w:rsidP="000E77FF">
      <w:pPr>
        <w:pStyle w:val="DocumentText"/>
        <w:spacing w:after="0"/>
        <w:jc w:val="both"/>
        <w:rPr>
          <w:b/>
          <w:color w:val="C45911" w:themeColor="accent2" w:themeShade="BF"/>
          <w:u w:val="single"/>
        </w:rPr>
      </w:pPr>
    </w:p>
    <w:p w14:paraId="7D3B6058" w14:textId="20BB0A9D" w:rsidR="00E46AFB" w:rsidRPr="000E77FF" w:rsidRDefault="00E46AFB" w:rsidP="00E46AFB">
      <w:pPr>
        <w:pStyle w:val="Caption"/>
        <w:rPr>
          <w:b w:val="0"/>
          <w:color w:val="C45911" w:themeColor="accent2" w:themeShade="BF"/>
          <w:u w:val="single"/>
        </w:rPr>
      </w:pPr>
      <w:bookmarkStart w:id="23" w:name="_Toc56630354"/>
      <w:r>
        <w:t xml:space="preserve">Table </w:t>
      </w:r>
      <w:r>
        <w:fldChar w:fldCharType="begin"/>
      </w:r>
      <w:r>
        <w:instrText>SEQ Table \* ARABIC</w:instrText>
      </w:r>
      <w:r>
        <w:fldChar w:fldCharType="separate"/>
      </w:r>
      <w:r w:rsidR="00547BE8">
        <w:rPr>
          <w:noProof/>
        </w:rPr>
        <w:t>6</w:t>
      </w:r>
      <w:r>
        <w:fldChar w:fldCharType="end"/>
      </w:r>
      <w:r>
        <w:t xml:space="preserve">: </w:t>
      </w:r>
      <w:r w:rsidR="00671BF5">
        <w:t>Tracking</w:t>
      </w:r>
      <w:bookmarkEnd w:id="23"/>
    </w:p>
    <w:tbl>
      <w:tblPr>
        <w:tblW w:w="93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998"/>
        <w:gridCol w:w="6030"/>
        <w:gridCol w:w="1327"/>
      </w:tblGrid>
      <w:tr w:rsidR="000E77FF" w:rsidRPr="000E77FF" w14:paraId="187B9BBA" w14:textId="77777777" w:rsidTr="008F4EB2">
        <w:tc>
          <w:tcPr>
            <w:tcW w:w="1998" w:type="dxa"/>
            <w:shd w:val="clear" w:color="auto" w:fill="E2EFD9" w:themeFill="accent6" w:themeFillTint="33"/>
            <w:vAlign w:val="center"/>
          </w:tcPr>
          <w:p w14:paraId="688F40A0"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Information</w:t>
            </w:r>
          </w:p>
        </w:tc>
        <w:tc>
          <w:tcPr>
            <w:tcW w:w="6030" w:type="dxa"/>
            <w:shd w:val="clear" w:color="auto" w:fill="E2EFD9" w:themeFill="accent6" w:themeFillTint="33"/>
          </w:tcPr>
          <w:p w14:paraId="5AAF27E5"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Description</w:t>
            </w:r>
          </w:p>
        </w:tc>
        <w:tc>
          <w:tcPr>
            <w:tcW w:w="1327" w:type="dxa"/>
            <w:shd w:val="clear" w:color="auto" w:fill="E2EFD9" w:themeFill="accent6" w:themeFillTint="33"/>
            <w:vAlign w:val="center"/>
          </w:tcPr>
          <w:p w14:paraId="0C9A5A01" w14:textId="77777777" w:rsidR="000E77FF" w:rsidRPr="000E77FF" w:rsidRDefault="000E77FF" w:rsidP="000E77FF">
            <w:pPr>
              <w:spacing w:after="0"/>
              <w:jc w:val="center"/>
              <w:rPr>
                <w:b/>
                <w:color w:val="C45911" w:themeColor="accent2" w:themeShade="BF"/>
              </w:rPr>
            </w:pPr>
            <w:r w:rsidRPr="000E77FF">
              <w:rPr>
                <w:b/>
                <w:color w:val="C45911" w:themeColor="accent2" w:themeShade="BF"/>
              </w:rPr>
              <w:t>Link</w:t>
            </w:r>
          </w:p>
        </w:tc>
      </w:tr>
      <w:tr w:rsidR="000E77FF" w:rsidRPr="000E77FF" w14:paraId="5E075473" w14:textId="77777777" w:rsidTr="008F4EB2">
        <w:tc>
          <w:tcPr>
            <w:tcW w:w="1998" w:type="dxa"/>
            <w:vAlign w:val="center"/>
          </w:tcPr>
          <w:p w14:paraId="5911ED5C" w14:textId="77777777" w:rsidR="000E77FF" w:rsidRPr="000E77FF" w:rsidRDefault="000E77FF" w:rsidP="000E77FF">
            <w:pPr>
              <w:spacing w:after="0"/>
              <w:rPr>
                <w:color w:val="C45911" w:themeColor="accent2" w:themeShade="BF"/>
              </w:rPr>
            </w:pPr>
            <w:r w:rsidRPr="000E77FF">
              <w:rPr>
                <w:color w:val="C45911" w:themeColor="accent2" w:themeShade="BF"/>
              </w:rPr>
              <w:t>Code Storage</w:t>
            </w:r>
          </w:p>
        </w:tc>
        <w:tc>
          <w:tcPr>
            <w:tcW w:w="6030" w:type="dxa"/>
          </w:tcPr>
          <w:p w14:paraId="1FCBC481" w14:textId="428679AC" w:rsidR="000E77FF" w:rsidRPr="000E77FF" w:rsidRDefault="000E77FF" w:rsidP="000E77FF">
            <w:pPr>
              <w:spacing w:after="0"/>
              <w:rPr>
                <w:color w:val="C45911" w:themeColor="accent2" w:themeShade="BF"/>
              </w:rPr>
            </w:pPr>
            <w:r w:rsidRPr="000E77FF">
              <w:rPr>
                <w:color w:val="C45911" w:themeColor="accent2" w:themeShade="BF"/>
              </w:rPr>
              <w:t xml:space="preserve">Project code will be stored in </w:t>
            </w:r>
            <w:r w:rsidR="00E31CB5">
              <w:rPr>
                <w:color w:val="C45911" w:themeColor="accent2" w:themeShade="BF"/>
              </w:rPr>
              <w:t>GitHub</w:t>
            </w:r>
            <w:r w:rsidRPr="000E77FF">
              <w:rPr>
                <w:color w:val="C45911" w:themeColor="accent2" w:themeShade="BF"/>
              </w:rPr>
              <w:t xml:space="preserve"> repository.</w:t>
            </w:r>
          </w:p>
        </w:tc>
        <w:tc>
          <w:tcPr>
            <w:tcW w:w="1327" w:type="dxa"/>
            <w:vAlign w:val="center"/>
          </w:tcPr>
          <w:p w14:paraId="673E59C9" w14:textId="77777777" w:rsidR="000E77FF" w:rsidRPr="000E77FF" w:rsidRDefault="000E77FF" w:rsidP="000E77FF">
            <w:pPr>
              <w:spacing w:after="0"/>
              <w:rPr>
                <w:color w:val="C45911" w:themeColor="accent2" w:themeShade="BF"/>
              </w:rPr>
            </w:pPr>
            <w:r w:rsidRPr="000E77FF">
              <w:rPr>
                <w:color w:val="C45911" w:themeColor="accent2" w:themeShade="BF"/>
              </w:rPr>
              <w:t>Link</w:t>
            </w:r>
          </w:p>
        </w:tc>
      </w:tr>
      <w:tr w:rsidR="000E77FF" w:rsidRPr="000E77FF" w14:paraId="531169F0" w14:textId="77777777" w:rsidTr="008F4EB2">
        <w:tc>
          <w:tcPr>
            <w:tcW w:w="1998" w:type="dxa"/>
            <w:vAlign w:val="center"/>
          </w:tcPr>
          <w:p w14:paraId="71FB9984" w14:textId="77777777" w:rsidR="000E77FF" w:rsidRPr="000E77FF" w:rsidRDefault="000E77FF" w:rsidP="000E77FF">
            <w:pPr>
              <w:spacing w:after="0"/>
              <w:rPr>
                <w:color w:val="C45911" w:themeColor="accent2" w:themeShade="BF"/>
              </w:rPr>
            </w:pPr>
            <w:r w:rsidRPr="000E77FF">
              <w:rPr>
                <w:color w:val="C45911" w:themeColor="accent2" w:themeShade="BF"/>
              </w:rPr>
              <w:t>Project Documents and Assignments</w:t>
            </w:r>
          </w:p>
        </w:tc>
        <w:tc>
          <w:tcPr>
            <w:tcW w:w="6030" w:type="dxa"/>
          </w:tcPr>
          <w:p w14:paraId="5C3D5031" w14:textId="02C6317F" w:rsidR="000E77FF" w:rsidRPr="000E77FF" w:rsidRDefault="000E77FF" w:rsidP="000E77FF">
            <w:pPr>
              <w:spacing w:after="0"/>
              <w:rPr>
                <w:color w:val="C45911" w:themeColor="accent2" w:themeShade="BF"/>
              </w:rPr>
            </w:pPr>
            <w:r w:rsidRPr="000E77FF">
              <w:rPr>
                <w:color w:val="C45911" w:themeColor="accent2" w:themeShade="BF"/>
              </w:rPr>
              <w:t xml:space="preserve">Weekly reports, </w:t>
            </w:r>
            <w:r w:rsidR="00E31CB5" w:rsidRPr="000E77FF">
              <w:rPr>
                <w:color w:val="C45911" w:themeColor="accent2" w:themeShade="BF"/>
              </w:rPr>
              <w:t>specification,</w:t>
            </w:r>
            <w:r w:rsidRPr="000E77FF">
              <w:rPr>
                <w:color w:val="C45911" w:themeColor="accent2" w:themeShade="BF"/>
              </w:rPr>
              <w:t xml:space="preserve"> and design documents, etc. will be stored in our </w:t>
            </w:r>
            <w:r w:rsidR="00E31CB5">
              <w:rPr>
                <w:color w:val="C45911" w:themeColor="accent2" w:themeShade="BF"/>
              </w:rPr>
              <w:t xml:space="preserve">GitHub </w:t>
            </w:r>
            <w:r w:rsidRPr="000E77FF">
              <w:rPr>
                <w:color w:val="C45911" w:themeColor="accent2" w:themeShade="BF"/>
              </w:rPr>
              <w:t>repository.</w:t>
            </w:r>
          </w:p>
        </w:tc>
        <w:tc>
          <w:tcPr>
            <w:tcW w:w="1327" w:type="dxa"/>
            <w:vAlign w:val="center"/>
          </w:tcPr>
          <w:p w14:paraId="373A4FBA" w14:textId="77777777" w:rsidR="000E77FF" w:rsidRPr="000E77FF" w:rsidRDefault="000E77FF" w:rsidP="000E77FF">
            <w:pPr>
              <w:spacing w:after="0"/>
              <w:rPr>
                <w:color w:val="C45911" w:themeColor="accent2" w:themeShade="BF"/>
                <w:u w:val="single"/>
              </w:rPr>
            </w:pPr>
            <w:r w:rsidRPr="000E77FF">
              <w:rPr>
                <w:color w:val="C45911" w:themeColor="accent2" w:themeShade="BF"/>
                <w:u w:val="single"/>
              </w:rPr>
              <w:t>Link</w:t>
            </w:r>
          </w:p>
        </w:tc>
      </w:tr>
    </w:tbl>
    <w:p w14:paraId="33FF3987" w14:textId="77777777" w:rsidR="005122C8" w:rsidRDefault="005122C8" w:rsidP="000E77FF">
      <w:pPr>
        <w:pStyle w:val="BodyDoubleSpace05FirstLine"/>
      </w:pPr>
    </w:p>
    <w:p w14:paraId="23996DF1" w14:textId="77777777" w:rsidR="00164827" w:rsidRDefault="00164827" w:rsidP="00164827">
      <w:pPr>
        <w:pStyle w:val="GS2"/>
        <w:numPr>
          <w:ilvl w:val="0"/>
          <w:numId w:val="0"/>
        </w:numPr>
        <w:ind w:left="3969"/>
      </w:pPr>
      <w:bookmarkStart w:id="24" w:name="_Toc56629479"/>
    </w:p>
    <w:p w14:paraId="0A3C9962" w14:textId="47C31F6D" w:rsidR="005122C8" w:rsidRDefault="005122C8" w:rsidP="0065143F">
      <w:pPr>
        <w:pStyle w:val="GS2"/>
        <w:jc w:val="left"/>
      </w:pPr>
      <w:r>
        <w:t>Deliverables</w:t>
      </w:r>
      <w:bookmarkEnd w:id="24"/>
    </w:p>
    <w:p w14:paraId="62BA090B" w14:textId="77777777" w:rsidR="00164827" w:rsidRDefault="00164827" w:rsidP="00E46AFB">
      <w:pPr>
        <w:pStyle w:val="Caption"/>
      </w:pPr>
    </w:p>
    <w:p w14:paraId="64935C2D" w14:textId="745E5A45" w:rsidR="00E46AFB" w:rsidRDefault="00E46AFB" w:rsidP="00E46AFB">
      <w:pPr>
        <w:pStyle w:val="Caption"/>
      </w:pPr>
      <w:bookmarkStart w:id="25" w:name="_Toc56630355"/>
      <w:r>
        <w:t xml:space="preserve">Table </w:t>
      </w:r>
      <w:r>
        <w:fldChar w:fldCharType="begin"/>
      </w:r>
      <w:r>
        <w:instrText>SEQ Table \* ARABIC</w:instrText>
      </w:r>
      <w:r>
        <w:fldChar w:fldCharType="separate"/>
      </w:r>
      <w:r w:rsidR="00547BE8">
        <w:rPr>
          <w:noProof/>
        </w:rPr>
        <w:t>11</w:t>
      </w:r>
      <w:r>
        <w:fldChar w:fldCharType="end"/>
      </w:r>
      <w:r>
        <w:t>: Deliverables</w:t>
      </w:r>
      <w:bookmarkEnd w:id="25"/>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465"/>
        <w:gridCol w:w="8890"/>
      </w:tblGrid>
      <w:tr w:rsidR="00663F43" w:rsidRPr="00663F43" w14:paraId="10CC65E2" w14:textId="77777777" w:rsidTr="008F4EB2">
        <w:trPr>
          <w:cantSplit/>
          <w:trHeight w:val="370"/>
        </w:trPr>
        <w:tc>
          <w:tcPr>
            <w:tcW w:w="465" w:type="dxa"/>
            <w:shd w:val="clear" w:color="auto" w:fill="EDEDED" w:themeFill="accent3" w:themeFillTint="33"/>
            <w:vAlign w:val="center"/>
          </w:tcPr>
          <w:p w14:paraId="7293A4C3" w14:textId="77777777" w:rsidR="001D4C86" w:rsidRPr="00663F43" w:rsidRDefault="001D4C86" w:rsidP="008F4EB2">
            <w:pPr>
              <w:pStyle w:val="text"/>
              <w:jc w:val="center"/>
              <w:rPr>
                <w:rFonts w:ascii="Times New Roman" w:hAnsi="Times New Roman"/>
                <w:b/>
                <w:color w:val="C45911" w:themeColor="accent2" w:themeShade="BF"/>
                <w:sz w:val="24"/>
              </w:rPr>
            </w:pPr>
            <w:r w:rsidRPr="00663F43">
              <w:rPr>
                <w:rFonts w:ascii="Times New Roman" w:hAnsi="Times New Roman"/>
                <w:b/>
                <w:color w:val="C45911" w:themeColor="accent2" w:themeShade="BF"/>
                <w:sz w:val="24"/>
              </w:rPr>
              <w:lastRenderedPageBreak/>
              <w:t>#</w:t>
            </w:r>
          </w:p>
        </w:tc>
        <w:tc>
          <w:tcPr>
            <w:tcW w:w="8890" w:type="dxa"/>
            <w:shd w:val="clear" w:color="auto" w:fill="EDEDED" w:themeFill="accent3" w:themeFillTint="33"/>
            <w:vAlign w:val="center"/>
          </w:tcPr>
          <w:p w14:paraId="2524D357" w14:textId="77777777" w:rsidR="001D4C86" w:rsidRPr="00663F43" w:rsidRDefault="001D4C86" w:rsidP="008F4EB2">
            <w:pPr>
              <w:pStyle w:val="text"/>
              <w:jc w:val="center"/>
              <w:rPr>
                <w:rFonts w:ascii="Times New Roman" w:hAnsi="Times New Roman"/>
                <w:b/>
                <w:color w:val="C45911" w:themeColor="accent2" w:themeShade="BF"/>
                <w:sz w:val="24"/>
              </w:rPr>
            </w:pPr>
            <w:r w:rsidRPr="00663F43">
              <w:rPr>
                <w:rFonts w:ascii="Times New Roman" w:hAnsi="Times New Roman"/>
                <w:b/>
                <w:color w:val="C45911" w:themeColor="accent2" w:themeShade="BF"/>
                <w:sz w:val="24"/>
              </w:rPr>
              <w:t>Deliverable</w:t>
            </w:r>
          </w:p>
        </w:tc>
      </w:tr>
      <w:tr w:rsidR="00CE11A7" w:rsidRPr="00663F43" w14:paraId="1193B8CD" w14:textId="77777777" w:rsidTr="008F4EB2">
        <w:trPr>
          <w:cantSplit/>
          <w:trHeight w:val="369"/>
        </w:trPr>
        <w:tc>
          <w:tcPr>
            <w:tcW w:w="465" w:type="dxa"/>
            <w:vAlign w:val="center"/>
          </w:tcPr>
          <w:p w14:paraId="22345725" w14:textId="2761A570" w:rsidR="00CE11A7" w:rsidRDefault="00CE11A7" w:rsidP="008F4EB2">
            <w:pPr>
              <w:pStyle w:val="text"/>
              <w:jc w:val="center"/>
              <w:rPr>
                <w:rFonts w:ascii="Times New Roman" w:hAnsi="Times New Roman"/>
                <w:color w:val="C45911" w:themeColor="accent2" w:themeShade="BF"/>
                <w:sz w:val="24"/>
              </w:rPr>
            </w:pPr>
            <w:r>
              <w:rPr>
                <w:rFonts w:ascii="Times New Roman" w:hAnsi="Times New Roman"/>
                <w:color w:val="C45911" w:themeColor="accent2" w:themeShade="BF"/>
                <w:sz w:val="24"/>
              </w:rPr>
              <w:t>1</w:t>
            </w:r>
          </w:p>
        </w:tc>
        <w:tc>
          <w:tcPr>
            <w:tcW w:w="8890" w:type="dxa"/>
            <w:vAlign w:val="center"/>
          </w:tcPr>
          <w:p w14:paraId="4CFFEF7F" w14:textId="7CB46737" w:rsidR="00CE11A7" w:rsidRPr="00663F43" w:rsidRDefault="00CE11A7" w:rsidP="008F4EB2">
            <w:pPr>
              <w:pStyle w:val="text"/>
              <w:rPr>
                <w:rFonts w:ascii="Times New Roman" w:hAnsi="Times New Roman"/>
                <w:color w:val="C45911" w:themeColor="accent2" w:themeShade="BF"/>
                <w:sz w:val="24"/>
              </w:rPr>
            </w:pPr>
            <w:r>
              <w:rPr>
                <w:rFonts w:ascii="Times New Roman" w:hAnsi="Times New Roman"/>
                <w:color w:val="C45911" w:themeColor="accent2" w:themeShade="BF"/>
                <w:sz w:val="24"/>
              </w:rPr>
              <w:t>Working Application</w:t>
            </w:r>
          </w:p>
        </w:tc>
      </w:tr>
      <w:tr w:rsidR="00663F43" w:rsidRPr="00663F43" w14:paraId="25F4E201" w14:textId="77777777" w:rsidTr="008F4EB2">
        <w:trPr>
          <w:cantSplit/>
          <w:trHeight w:val="369"/>
        </w:trPr>
        <w:tc>
          <w:tcPr>
            <w:tcW w:w="465" w:type="dxa"/>
            <w:vAlign w:val="center"/>
          </w:tcPr>
          <w:p w14:paraId="37AAA7B3" w14:textId="0B22683D" w:rsidR="001D4C86" w:rsidRPr="00663F43" w:rsidRDefault="00CE11A7" w:rsidP="008F4EB2">
            <w:pPr>
              <w:pStyle w:val="text"/>
              <w:jc w:val="center"/>
              <w:rPr>
                <w:rFonts w:ascii="Times New Roman" w:hAnsi="Times New Roman"/>
                <w:color w:val="C45911" w:themeColor="accent2" w:themeShade="BF"/>
                <w:sz w:val="24"/>
              </w:rPr>
            </w:pPr>
            <w:r>
              <w:rPr>
                <w:rFonts w:ascii="Times New Roman" w:hAnsi="Times New Roman"/>
                <w:color w:val="C45911" w:themeColor="accent2" w:themeShade="BF"/>
                <w:sz w:val="24"/>
              </w:rPr>
              <w:t>2</w:t>
            </w:r>
          </w:p>
        </w:tc>
        <w:tc>
          <w:tcPr>
            <w:tcW w:w="8890" w:type="dxa"/>
            <w:vAlign w:val="center"/>
          </w:tcPr>
          <w:p w14:paraId="28F04E34" w14:textId="77777777" w:rsidR="001D4C86" w:rsidRPr="00663F43" w:rsidRDefault="001D4C86" w:rsidP="008F4EB2">
            <w:pPr>
              <w:pStyle w:val="text"/>
              <w:rPr>
                <w:rFonts w:ascii="Times New Roman" w:hAnsi="Times New Roman"/>
                <w:color w:val="C45911" w:themeColor="accent2" w:themeShade="BF"/>
                <w:sz w:val="24"/>
              </w:rPr>
            </w:pPr>
            <w:r w:rsidRPr="00663F43">
              <w:rPr>
                <w:rFonts w:ascii="Times New Roman" w:hAnsi="Times New Roman"/>
                <w:color w:val="C45911" w:themeColor="accent2" w:themeShade="BF"/>
                <w:sz w:val="24"/>
              </w:rPr>
              <w:t>Code</w:t>
            </w:r>
          </w:p>
        </w:tc>
      </w:tr>
      <w:tr w:rsidR="00663F43" w:rsidRPr="00663F43" w14:paraId="55D59EFD" w14:textId="77777777" w:rsidTr="00CE11A7">
        <w:trPr>
          <w:cantSplit/>
          <w:trHeight w:val="369"/>
        </w:trPr>
        <w:tc>
          <w:tcPr>
            <w:tcW w:w="465" w:type="dxa"/>
            <w:vAlign w:val="center"/>
          </w:tcPr>
          <w:p w14:paraId="1EB38B33" w14:textId="6A93BB5D" w:rsidR="001D4C86" w:rsidRPr="00663F43" w:rsidRDefault="00CE11A7" w:rsidP="008F4EB2">
            <w:pPr>
              <w:pStyle w:val="text"/>
              <w:jc w:val="center"/>
              <w:rPr>
                <w:rFonts w:ascii="Times New Roman" w:hAnsi="Times New Roman"/>
                <w:color w:val="C45911" w:themeColor="accent2" w:themeShade="BF"/>
                <w:sz w:val="24"/>
              </w:rPr>
            </w:pPr>
            <w:r>
              <w:rPr>
                <w:rFonts w:ascii="Times New Roman" w:hAnsi="Times New Roman"/>
                <w:color w:val="C45911" w:themeColor="accent2" w:themeShade="BF"/>
                <w:sz w:val="24"/>
              </w:rPr>
              <w:t>3</w:t>
            </w:r>
          </w:p>
        </w:tc>
        <w:tc>
          <w:tcPr>
            <w:tcW w:w="8886" w:type="dxa"/>
            <w:vAlign w:val="center"/>
          </w:tcPr>
          <w:p w14:paraId="68EFE29D" w14:textId="7F061E58" w:rsidR="001D4C86" w:rsidRPr="00663F43" w:rsidRDefault="001D4C86" w:rsidP="008F4EB2">
            <w:pPr>
              <w:pStyle w:val="text"/>
              <w:rPr>
                <w:rFonts w:ascii="Times New Roman" w:hAnsi="Times New Roman"/>
                <w:color w:val="C45911" w:themeColor="accent2" w:themeShade="BF"/>
                <w:sz w:val="24"/>
              </w:rPr>
            </w:pPr>
            <w:r w:rsidRPr="00663F43">
              <w:rPr>
                <w:rFonts w:ascii="Times New Roman" w:hAnsi="Times New Roman"/>
                <w:color w:val="C45911" w:themeColor="accent2" w:themeShade="BF"/>
                <w:sz w:val="24"/>
              </w:rPr>
              <w:t>Install process documents</w:t>
            </w:r>
          </w:p>
        </w:tc>
      </w:tr>
      <w:tr w:rsidR="00663F43" w:rsidRPr="00663F43" w14:paraId="26DC1181" w14:textId="77777777" w:rsidTr="008F4EB2">
        <w:trPr>
          <w:cantSplit/>
          <w:trHeight w:val="369"/>
        </w:trPr>
        <w:tc>
          <w:tcPr>
            <w:tcW w:w="465" w:type="dxa"/>
            <w:vAlign w:val="center"/>
          </w:tcPr>
          <w:p w14:paraId="6F82CE15" w14:textId="329FF9D7" w:rsidR="001D4C86" w:rsidRPr="00663F43" w:rsidRDefault="00CE11A7" w:rsidP="008F4EB2">
            <w:pPr>
              <w:pStyle w:val="text"/>
              <w:jc w:val="center"/>
              <w:rPr>
                <w:rFonts w:ascii="Times New Roman" w:hAnsi="Times New Roman"/>
                <w:color w:val="C45911" w:themeColor="accent2" w:themeShade="BF"/>
                <w:sz w:val="24"/>
              </w:rPr>
            </w:pPr>
            <w:r>
              <w:rPr>
                <w:rFonts w:ascii="Times New Roman" w:hAnsi="Times New Roman"/>
                <w:color w:val="C45911" w:themeColor="accent2" w:themeShade="BF"/>
                <w:sz w:val="24"/>
              </w:rPr>
              <w:t>4</w:t>
            </w:r>
          </w:p>
        </w:tc>
        <w:tc>
          <w:tcPr>
            <w:tcW w:w="8890" w:type="dxa"/>
            <w:vAlign w:val="center"/>
          </w:tcPr>
          <w:p w14:paraId="0828F8C3" w14:textId="2F8A5702" w:rsidR="001D4C86" w:rsidRPr="00663F43" w:rsidRDefault="001D4C86" w:rsidP="008F4EB2">
            <w:pPr>
              <w:pStyle w:val="text"/>
              <w:rPr>
                <w:rFonts w:ascii="Times New Roman" w:hAnsi="Times New Roman"/>
                <w:color w:val="C45911" w:themeColor="accent2" w:themeShade="BF"/>
                <w:sz w:val="24"/>
              </w:rPr>
            </w:pPr>
            <w:r w:rsidRPr="00663F43">
              <w:rPr>
                <w:rFonts w:ascii="Times New Roman" w:hAnsi="Times New Roman"/>
                <w:color w:val="C45911" w:themeColor="accent2" w:themeShade="BF"/>
                <w:sz w:val="24"/>
              </w:rPr>
              <w:t xml:space="preserve">Final report (final PowerPoint presentation, </w:t>
            </w:r>
            <w:r w:rsidR="00721EDA">
              <w:rPr>
                <w:rFonts w:ascii="Times New Roman" w:hAnsi="Times New Roman"/>
                <w:color w:val="C45911" w:themeColor="accent2" w:themeShade="BF"/>
                <w:sz w:val="24"/>
              </w:rPr>
              <w:t>5-minute</w:t>
            </w:r>
            <w:r w:rsidRPr="00663F43">
              <w:rPr>
                <w:rFonts w:ascii="Times New Roman" w:hAnsi="Times New Roman"/>
                <w:color w:val="C45911" w:themeColor="accent2" w:themeShade="BF"/>
                <w:sz w:val="24"/>
              </w:rPr>
              <w:t xml:space="preserve"> video)</w:t>
            </w:r>
          </w:p>
        </w:tc>
      </w:tr>
    </w:tbl>
    <w:p w14:paraId="51D0296B" w14:textId="7B699933" w:rsidR="00541129" w:rsidRDefault="00541129" w:rsidP="005122C8">
      <w:pPr>
        <w:pStyle w:val="BodyDoubleSpace05FirstLine"/>
      </w:pPr>
    </w:p>
    <w:p w14:paraId="3A18A9E7" w14:textId="102DE32E" w:rsidR="001D4C86" w:rsidRDefault="001D4C86" w:rsidP="008C2083">
      <w:pPr>
        <w:pStyle w:val="GS1"/>
      </w:pPr>
      <w:bookmarkStart w:id="26" w:name="_Toc56629480"/>
      <w:r>
        <w:t>SYSTEM ANALYSIS AND DESIGN</w:t>
      </w:r>
      <w:bookmarkEnd w:id="26"/>
      <w:r w:rsidR="00F62A46" w:rsidRPr="00F62A46">
        <w:t xml:space="preserve"> </w:t>
      </w:r>
    </w:p>
    <w:p w14:paraId="07F57257" w14:textId="77777777" w:rsidR="00082F6E" w:rsidRDefault="00082F6E" w:rsidP="002D492A">
      <w:pPr>
        <w:pStyle w:val="GS2"/>
        <w:jc w:val="left"/>
      </w:pPr>
      <w:bookmarkStart w:id="27" w:name="_Toc56629481"/>
      <w:r>
        <w:t>Overall Description</w:t>
      </w:r>
      <w:bookmarkEnd w:id="27"/>
    </w:p>
    <w:p w14:paraId="077427C1" w14:textId="00249AB8" w:rsidR="00613512" w:rsidRDefault="007E54D9" w:rsidP="00CF29B5">
      <w:pPr>
        <w:pStyle w:val="BodyDoubleSpace05FirstLine"/>
        <w:spacing w:line="360" w:lineRule="auto"/>
      </w:pPr>
      <w:r>
        <w:t xml:space="preserve">My project is </w:t>
      </w:r>
      <w:r w:rsidR="00A22FAE">
        <w:t xml:space="preserve">attempt </w:t>
      </w:r>
      <w:r>
        <w:t xml:space="preserve">on developing </w:t>
      </w:r>
      <w:r w:rsidR="0071629E">
        <w:t>a</w:t>
      </w:r>
      <w:r>
        <w:t xml:space="preserve"> universal </w:t>
      </w:r>
      <w:r w:rsidR="00E05B63">
        <w:t>Background check System</w:t>
      </w:r>
      <w:r w:rsidR="009A062C">
        <w:t>,</w:t>
      </w:r>
      <w:r w:rsidR="00131891">
        <w:t xml:space="preserve"> I started with making an android app</w:t>
      </w:r>
      <w:r w:rsidR="00A22FAE">
        <w:t xml:space="preserve">. </w:t>
      </w:r>
      <w:r w:rsidR="00FE356F">
        <w:t xml:space="preserve">First the user </w:t>
      </w:r>
      <w:r w:rsidR="0071629E">
        <w:t>needs</w:t>
      </w:r>
      <w:r w:rsidR="00FE356F">
        <w:t xml:space="preserve"> to create an account </w:t>
      </w:r>
      <w:proofErr w:type="gramStart"/>
      <w:r w:rsidR="00FE356F">
        <w:t>in order to</w:t>
      </w:r>
      <w:proofErr w:type="gramEnd"/>
      <w:r w:rsidR="00FE356F">
        <w:t xml:space="preserve"> keep track of the user</w:t>
      </w:r>
      <w:r w:rsidR="00274714">
        <w:t>.</w:t>
      </w:r>
    </w:p>
    <w:p w14:paraId="3DB0A910" w14:textId="690E1588" w:rsidR="00274714" w:rsidRDefault="00274714" w:rsidP="00274714">
      <w:pPr>
        <w:pStyle w:val="BodyDoubleSpace05FirstLine"/>
        <w:spacing w:line="360" w:lineRule="auto"/>
        <w:ind w:firstLine="0"/>
      </w:pPr>
      <w:r>
        <w:t xml:space="preserve">Then the user need enter the details like name, phone </w:t>
      </w:r>
      <w:r w:rsidR="00275F74">
        <w:t>number, designation</w:t>
      </w:r>
      <w:r w:rsidR="0071629E">
        <w:t xml:space="preserve"> which are stored in </w:t>
      </w:r>
      <w:r w:rsidR="003B6876">
        <w:t>firebase real-time database</w:t>
      </w:r>
      <w:r w:rsidR="00275F74">
        <w:t>.</w:t>
      </w:r>
      <w:r w:rsidR="004B07A6">
        <w:t xml:space="preserve"> The user </w:t>
      </w:r>
      <w:r w:rsidR="00F62242">
        <w:t>needs</w:t>
      </w:r>
      <w:r w:rsidR="004B07A6">
        <w:t xml:space="preserve"> a special number called Social security number </w:t>
      </w:r>
      <w:proofErr w:type="gramStart"/>
      <w:r w:rsidR="004B07A6">
        <w:t>in</w:t>
      </w:r>
      <w:r w:rsidR="00F62242">
        <w:t xml:space="preserve"> </w:t>
      </w:r>
      <w:r w:rsidR="004B07A6">
        <w:t>order to</w:t>
      </w:r>
      <w:proofErr w:type="gramEnd"/>
      <w:r w:rsidR="004B07A6">
        <w:t xml:space="preserve"> </w:t>
      </w:r>
      <w:r w:rsidR="001318BF">
        <w:t>search the background report</w:t>
      </w:r>
      <w:r w:rsidR="00461285">
        <w:t>.</w:t>
      </w:r>
      <w:r w:rsidR="00427317">
        <w:t xml:space="preserve"> This will </w:t>
      </w:r>
      <w:r w:rsidR="002F3FCF">
        <w:t xml:space="preserve">a lot more </w:t>
      </w:r>
      <w:r w:rsidR="00427317">
        <w:t>efficient</w:t>
      </w:r>
      <w:r w:rsidR="002F3FCF">
        <w:t xml:space="preserve"> </w:t>
      </w:r>
      <w:r w:rsidR="1B17DF23">
        <w:t>than</w:t>
      </w:r>
      <w:r w:rsidR="002F3FCF">
        <w:t xml:space="preserve"> age old way of background checking</w:t>
      </w:r>
      <w:r w:rsidR="004A1B11">
        <w:t>.</w:t>
      </w:r>
    </w:p>
    <w:p w14:paraId="4A06DE33" w14:textId="2C8BCC58" w:rsidR="00461285" w:rsidRDefault="00461285" w:rsidP="00274714">
      <w:pPr>
        <w:pStyle w:val="BodyDoubleSpace05FirstLine"/>
        <w:spacing w:line="360" w:lineRule="auto"/>
        <w:ind w:firstLine="0"/>
      </w:pPr>
      <w:r>
        <w:t xml:space="preserve">            </w:t>
      </w:r>
      <w:r w:rsidR="00341F47">
        <w:t xml:space="preserve">I used MySQL to design the </w:t>
      </w:r>
      <w:r w:rsidR="00390C28">
        <w:t>Database as</w:t>
      </w:r>
      <w:r w:rsidR="00920EB2">
        <w:t xml:space="preserve"> of now it has 3 important tables namely</w:t>
      </w:r>
      <w:r w:rsidR="00E229A7">
        <w:t xml:space="preserve"> criminal,</w:t>
      </w:r>
      <w:r w:rsidR="00877F79">
        <w:t xml:space="preserve"> </w:t>
      </w:r>
      <w:r w:rsidR="00E229A7">
        <w:t>crime,</w:t>
      </w:r>
      <w:r w:rsidR="00877F79">
        <w:t xml:space="preserve"> </w:t>
      </w:r>
      <w:r w:rsidR="00E229A7">
        <w:t>jail.</w:t>
      </w:r>
      <w:r w:rsidR="00877F79">
        <w:t xml:space="preserve"> With the help of JDBC the android app in Connected to</w:t>
      </w:r>
      <w:r w:rsidR="003A4467">
        <w:t xml:space="preserve"> MySQL Server</w:t>
      </w:r>
      <w:r w:rsidR="00FA013C">
        <w:t xml:space="preserve">. criminal table </w:t>
      </w:r>
      <w:r w:rsidR="002F667A">
        <w:t xml:space="preserve">has data about the person who has committed </w:t>
      </w:r>
      <w:r w:rsidR="00803F18">
        <w:t>the crime. crime table has details of the Case</w:t>
      </w:r>
      <w:r w:rsidR="00EF26DA">
        <w:t>.</w:t>
      </w:r>
      <w:r w:rsidR="008B4293">
        <w:t xml:space="preserve"> </w:t>
      </w:r>
      <w:r w:rsidR="00EF26DA">
        <w:t xml:space="preserve">Jail has details of the </w:t>
      </w:r>
      <w:r w:rsidR="008B4293">
        <w:t>jail in which criminal was kept</w:t>
      </w:r>
      <w:r w:rsidR="0002343F">
        <w:t>.</w:t>
      </w:r>
    </w:p>
    <w:p w14:paraId="0A2B09CA" w14:textId="77777777" w:rsidR="002565CD" w:rsidRDefault="002565CD" w:rsidP="00274714">
      <w:pPr>
        <w:pStyle w:val="BodyDoubleSpace05FirstLine"/>
        <w:spacing w:line="360" w:lineRule="auto"/>
        <w:ind w:firstLine="0"/>
      </w:pPr>
    </w:p>
    <w:p w14:paraId="4113E9DA" w14:textId="45672D70" w:rsidR="0002343F" w:rsidRDefault="0002343F" w:rsidP="00274714">
      <w:pPr>
        <w:pStyle w:val="BodyDoubleSpace05FirstLine"/>
        <w:spacing w:line="360" w:lineRule="auto"/>
        <w:ind w:firstLine="0"/>
      </w:pPr>
      <w:r>
        <w:t xml:space="preserve">          </w:t>
      </w:r>
    </w:p>
    <w:p w14:paraId="055CD137" w14:textId="52F71DFA" w:rsidR="00E46AFB" w:rsidRPr="00BF2C70" w:rsidRDefault="00E46AFB" w:rsidP="00E46AFB">
      <w:pPr>
        <w:pStyle w:val="Caption"/>
        <w:rPr>
          <w:b w:val="0"/>
          <w:color w:val="C45911" w:themeColor="accent2" w:themeShade="BF"/>
          <w:u w:val="single"/>
        </w:rPr>
      </w:pPr>
      <w:bookmarkStart w:id="28" w:name="_Toc56630356"/>
      <w:r>
        <w:t xml:space="preserve">Table </w:t>
      </w:r>
      <w:r>
        <w:fldChar w:fldCharType="begin"/>
      </w:r>
      <w:r>
        <w:instrText>SEQ Table \* ARABIC</w:instrText>
      </w:r>
      <w:r>
        <w:fldChar w:fldCharType="separate"/>
      </w:r>
      <w:r w:rsidR="00547BE8">
        <w:rPr>
          <w:noProof/>
        </w:rPr>
        <w:t>12</w:t>
      </w:r>
      <w:r>
        <w:fldChar w:fldCharType="end"/>
      </w:r>
      <w:r>
        <w:t xml:space="preserve">: </w:t>
      </w:r>
      <w:r w:rsidR="00124028">
        <w:t>Different type of users</w:t>
      </w:r>
      <w:bookmarkEnd w:id="28"/>
    </w:p>
    <w:tbl>
      <w:tblPr>
        <w:tblW w:w="9355" w:type="dxa"/>
        <w:tblLayout w:type="fixed"/>
        <w:tblLook w:val="0000" w:firstRow="0" w:lastRow="0" w:firstColumn="0" w:lastColumn="0" w:noHBand="0" w:noVBand="0"/>
      </w:tblPr>
      <w:tblGrid>
        <w:gridCol w:w="1975"/>
        <w:gridCol w:w="7380"/>
      </w:tblGrid>
      <w:tr w:rsidR="00BF2C70" w:rsidRPr="00BF2C70" w14:paraId="2856FC38" w14:textId="77777777" w:rsidTr="008F4EB2">
        <w:tc>
          <w:tcPr>
            <w:tcW w:w="1975" w:type="dxa"/>
            <w:tcBorders>
              <w:top w:val="single" w:sz="4" w:space="0" w:color="000000"/>
              <w:left w:val="single" w:sz="4" w:space="0" w:color="000000"/>
              <w:bottom w:val="single" w:sz="4" w:space="0" w:color="000000"/>
            </w:tcBorders>
            <w:shd w:val="clear" w:color="auto" w:fill="E2EFD9" w:themeFill="accent6" w:themeFillTint="33"/>
            <w:vAlign w:val="center"/>
          </w:tcPr>
          <w:p w14:paraId="5CD83321" w14:textId="77777777" w:rsidR="00BF2C70" w:rsidRPr="00BF2C70" w:rsidRDefault="00BF2C70" w:rsidP="008F4EB2">
            <w:pPr>
              <w:pStyle w:val="NormalTable"/>
              <w:snapToGrid w:val="0"/>
              <w:jc w:val="center"/>
              <w:rPr>
                <w:b/>
                <w:color w:val="C45911" w:themeColor="accent2" w:themeShade="BF"/>
              </w:rPr>
            </w:pPr>
            <w:r w:rsidRPr="00BF2C70">
              <w:rPr>
                <w:b/>
                <w:color w:val="C45911" w:themeColor="accent2" w:themeShade="BF"/>
              </w:rPr>
              <w:t>User</w:t>
            </w:r>
          </w:p>
        </w:tc>
        <w:tc>
          <w:tcPr>
            <w:tcW w:w="7380" w:type="dxa"/>
            <w:tcBorders>
              <w:top w:val="single" w:sz="4" w:space="0" w:color="000000"/>
              <w:left w:val="single" w:sz="4" w:space="0" w:color="000000"/>
              <w:bottom w:val="single" w:sz="4" w:space="0" w:color="000000"/>
              <w:right w:val="single" w:sz="4" w:space="0" w:color="auto"/>
            </w:tcBorders>
            <w:shd w:val="clear" w:color="auto" w:fill="E2EFD9" w:themeFill="accent6" w:themeFillTint="33"/>
            <w:vAlign w:val="center"/>
          </w:tcPr>
          <w:p w14:paraId="6D2E67F4" w14:textId="77777777" w:rsidR="00BF2C70" w:rsidRPr="00BF2C70" w:rsidRDefault="00BF2C70" w:rsidP="008F4EB2">
            <w:pPr>
              <w:pStyle w:val="NormalTable"/>
              <w:snapToGrid w:val="0"/>
              <w:jc w:val="center"/>
              <w:rPr>
                <w:b/>
                <w:color w:val="C45911" w:themeColor="accent2" w:themeShade="BF"/>
              </w:rPr>
            </w:pPr>
            <w:r w:rsidRPr="00BF2C70">
              <w:rPr>
                <w:b/>
                <w:color w:val="C45911" w:themeColor="accent2" w:themeShade="BF"/>
              </w:rPr>
              <w:t>Description</w:t>
            </w:r>
          </w:p>
        </w:tc>
      </w:tr>
      <w:tr w:rsidR="00BF2C70" w:rsidRPr="00BF2C70" w14:paraId="582677D5" w14:textId="77777777" w:rsidTr="008F4EB2">
        <w:tc>
          <w:tcPr>
            <w:tcW w:w="1975" w:type="dxa"/>
            <w:tcBorders>
              <w:top w:val="single" w:sz="4" w:space="0" w:color="000000"/>
              <w:left w:val="single" w:sz="4" w:space="0" w:color="000000"/>
              <w:bottom w:val="single" w:sz="4" w:space="0" w:color="000000"/>
            </w:tcBorders>
            <w:shd w:val="clear" w:color="auto" w:fill="auto"/>
          </w:tcPr>
          <w:p w14:paraId="2C16BE7F" w14:textId="77777777" w:rsidR="00BF2C70" w:rsidRPr="00BF2C70" w:rsidRDefault="00BF2C70" w:rsidP="008F4EB2">
            <w:pPr>
              <w:pStyle w:val="NormalTable"/>
              <w:snapToGrid w:val="0"/>
              <w:rPr>
                <w:color w:val="C45911" w:themeColor="accent2" w:themeShade="BF"/>
              </w:rPr>
            </w:pPr>
            <w:r w:rsidRPr="00BF2C70">
              <w:rPr>
                <w:color w:val="C45911" w:themeColor="accent2" w:themeShade="BF"/>
              </w:rPr>
              <w:t>Developer</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7F96D2EB" w14:textId="461E1C50" w:rsidR="00BF2C70" w:rsidRPr="00BF2C70" w:rsidRDefault="00BF2C70" w:rsidP="008F4EB2">
            <w:pPr>
              <w:pStyle w:val="NormalTable"/>
              <w:snapToGrid w:val="0"/>
              <w:rPr>
                <w:color w:val="C45911" w:themeColor="accent2" w:themeShade="BF"/>
              </w:rPr>
            </w:pPr>
            <w:r w:rsidRPr="00BF2C70">
              <w:rPr>
                <w:color w:val="C45911" w:themeColor="accent2" w:themeShade="BF"/>
              </w:rPr>
              <w:t xml:space="preserve">A team member who is tasked with managing the test data, creating initial </w:t>
            </w:r>
            <w:r w:rsidR="00DE0765">
              <w:rPr>
                <w:color w:val="C45911" w:themeColor="accent2" w:themeShade="BF"/>
              </w:rPr>
              <w:t>Testing</w:t>
            </w:r>
            <w:r w:rsidRPr="00BF2C70">
              <w:rPr>
                <w:color w:val="C45911" w:themeColor="accent2" w:themeShade="BF"/>
              </w:rPr>
              <w:t xml:space="preserve"> models, and ultimately generating a firm process for applying these techniques to future user data. </w:t>
            </w:r>
          </w:p>
        </w:tc>
      </w:tr>
      <w:tr w:rsidR="00BF2C70" w:rsidRPr="00BF2C70" w14:paraId="15D74B01" w14:textId="77777777" w:rsidTr="008F4EB2">
        <w:tc>
          <w:tcPr>
            <w:tcW w:w="1975" w:type="dxa"/>
            <w:tcBorders>
              <w:top w:val="single" w:sz="4" w:space="0" w:color="000000"/>
              <w:left w:val="single" w:sz="4" w:space="0" w:color="000000"/>
              <w:bottom w:val="single" w:sz="4" w:space="0" w:color="000000"/>
            </w:tcBorders>
            <w:shd w:val="clear" w:color="auto" w:fill="auto"/>
          </w:tcPr>
          <w:p w14:paraId="56D006F6" w14:textId="6230C4E6" w:rsidR="00BF2C70" w:rsidRPr="00BF2C70" w:rsidRDefault="00DE7DCC" w:rsidP="008F4EB2">
            <w:pPr>
              <w:pStyle w:val="NormalTable"/>
              <w:snapToGrid w:val="0"/>
              <w:rPr>
                <w:color w:val="C45911" w:themeColor="accent2" w:themeShade="BF"/>
              </w:rPr>
            </w:pPr>
            <w:r>
              <w:rPr>
                <w:color w:val="C45911" w:themeColor="accent2" w:themeShade="BF"/>
              </w:rPr>
              <w:t>DBA (</w:t>
            </w:r>
            <w:r w:rsidR="00DE0765">
              <w:rPr>
                <w:color w:val="C45911" w:themeColor="accent2" w:themeShade="BF"/>
              </w:rPr>
              <w:t xml:space="preserve">Database </w:t>
            </w:r>
            <w:r>
              <w:rPr>
                <w:color w:val="C45911" w:themeColor="accent2" w:themeShade="BF"/>
              </w:rPr>
              <w:t>Administrator</w:t>
            </w:r>
            <w:r w:rsidR="00DE0765">
              <w:rPr>
                <w:color w:val="C45911" w:themeColor="accent2" w:themeShade="BF"/>
              </w:rPr>
              <w:t>)</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05A7EA61" w14:textId="7AC3D70E" w:rsidR="00BF2C70" w:rsidRPr="00BF2C70" w:rsidRDefault="00567AD0" w:rsidP="008F4EB2">
            <w:pPr>
              <w:pStyle w:val="NormalTable"/>
              <w:snapToGrid w:val="0"/>
              <w:rPr>
                <w:color w:val="C45911" w:themeColor="accent2" w:themeShade="BF"/>
              </w:rPr>
            </w:pPr>
            <w:r>
              <w:rPr>
                <w:color w:val="C45911" w:themeColor="accent2" w:themeShade="BF"/>
              </w:rPr>
              <w:t>An</w:t>
            </w:r>
            <w:r w:rsidR="00DE7DCC">
              <w:rPr>
                <w:color w:val="C45911" w:themeColor="accent2" w:themeShade="BF"/>
              </w:rPr>
              <w:t xml:space="preserve"> administrator who manages </w:t>
            </w:r>
            <w:r w:rsidR="00C53C46">
              <w:rPr>
                <w:color w:val="C45911" w:themeColor="accent2" w:themeShade="BF"/>
              </w:rPr>
              <w:t>and maintains Database.</w:t>
            </w:r>
          </w:p>
        </w:tc>
      </w:tr>
      <w:tr w:rsidR="00BF2C70" w:rsidRPr="00BF2C70" w14:paraId="4E18CE81" w14:textId="77777777" w:rsidTr="008F4EB2">
        <w:tc>
          <w:tcPr>
            <w:tcW w:w="1975" w:type="dxa"/>
            <w:tcBorders>
              <w:top w:val="single" w:sz="4" w:space="0" w:color="000000"/>
              <w:left w:val="single" w:sz="4" w:space="0" w:color="000000"/>
              <w:bottom w:val="single" w:sz="4" w:space="0" w:color="000000"/>
            </w:tcBorders>
            <w:shd w:val="clear" w:color="auto" w:fill="auto"/>
          </w:tcPr>
          <w:p w14:paraId="7F652EF0" w14:textId="79C3CB3E" w:rsidR="00BF2C70" w:rsidRPr="00BF2C70" w:rsidRDefault="00C53C46" w:rsidP="008F4EB2">
            <w:pPr>
              <w:pStyle w:val="NormalTable"/>
              <w:snapToGrid w:val="0"/>
              <w:rPr>
                <w:color w:val="C45911" w:themeColor="accent2" w:themeShade="BF"/>
              </w:rPr>
            </w:pPr>
            <w:r>
              <w:rPr>
                <w:color w:val="C45911" w:themeColor="accent2" w:themeShade="BF"/>
              </w:rPr>
              <w:t>End</w:t>
            </w:r>
            <w:r w:rsidRPr="00BF2C70">
              <w:rPr>
                <w:color w:val="C45911" w:themeColor="accent2" w:themeShade="BF"/>
              </w:rPr>
              <w:t>-user</w:t>
            </w:r>
          </w:p>
        </w:tc>
        <w:tc>
          <w:tcPr>
            <w:tcW w:w="7380" w:type="dxa"/>
            <w:tcBorders>
              <w:top w:val="single" w:sz="4" w:space="0" w:color="000000"/>
              <w:left w:val="single" w:sz="4" w:space="0" w:color="000000"/>
              <w:bottom w:val="single" w:sz="4" w:space="0" w:color="000000"/>
              <w:right w:val="single" w:sz="4" w:space="0" w:color="auto"/>
            </w:tcBorders>
            <w:shd w:val="clear" w:color="auto" w:fill="auto"/>
          </w:tcPr>
          <w:p w14:paraId="67C6BBA0" w14:textId="31BAD20E" w:rsidR="00BF2C70" w:rsidRPr="00BF2C70" w:rsidRDefault="00BF2C70" w:rsidP="008F4EB2">
            <w:pPr>
              <w:pStyle w:val="NormalTable"/>
              <w:snapToGrid w:val="0"/>
              <w:rPr>
                <w:color w:val="C45911" w:themeColor="accent2" w:themeShade="BF"/>
              </w:rPr>
            </w:pPr>
            <w:r w:rsidRPr="00BF2C70">
              <w:rPr>
                <w:color w:val="C45911" w:themeColor="accent2" w:themeShade="BF"/>
              </w:rPr>
              <w:t>An end user</w:t>
            </w:r>
            <w:r w:rsidR="00C53C46">
              <w:rPr>
                <w:color w:val="C45911" w:themeColor="accent2" w:themeShade="BF"/>
              </w:rPr>
              <w:t xml:space="preserve"> is employee of company </w:t>
            </w:r>
            <w:r w:rsidR="00567AD0">
              <w:rPr>
                <w:color w:val="C45911" w:themeColor="accent2" w:themeShade="BF"/>
              </w:rPr>
              <w:t>responsible for background checking</w:t>
            </w:r>
          </w:p>
        </w:tc>
      </w:tr>
    </w:tbl>
    <w:p w14:paraId="765E5591" w14:textId="2407180B" w:rsidR="00BF2C70" w:rsidRDefault="00BF2C70" w:rsidP="004B2144">
      <w:pPr>
        <w:pStyle w:val="BodyDoubleSpace05FirstLine"/>
      </w:pPr>
    </w:p>
    <w:p w14:paraId="586F9A8B" w14:textId="775E573F" w:rsidR="00215F9C" w:rsidRPr="00215F9C" w:rsidRDefault="001F7128" w:rsidP="00F62A46">
      <w:pPr>
        <w:pStyle w:val="GS2"/>
        <w:jc w:val="left"/>
      </w:pPr>
      <w:bookmarkStart w:id="29" w:name="_Toc56629482"/>
      <w:r w:rsidRPr="001F7128">
        <w:lastRenderedPageBreak/>
        <w:t>Flow Charts/ E-R diagrams</w:t>
      </w:r>
      <w:bookmarkEnd w:id="29"/>
      <w:r w:rsidRPr="001F7128">
        <w:t xml:space="preserve"> </w:t>
      </w:r>
    </w:p>
    <w:p w14:paraId="5559A453" w14:textId="080B03C9" w:rsidR="1B17DF23" w:rsidRDefault="1B17DF23" w:rsidP="1B17DF23">
      <w:pPr>
        <w:pStyle w:val="BodyDoubleSpace05FirstLine"/>
        <w:spacing w:line="360" w:lineRule="auto"/>
        <w:ind w:firstLine="0"/>
        <w:jc w:val="center"/>
        <w:rPr>
          <w:b/>
          <w:bCs/>
          <w:sz w:val="32"/>
          <w:szCs w:val="32"/>
        </w:rPr>
      </w:pPr>
    </w:p>
    <w:p w14:paraId="22BBC3E4" w14:textId="6CF6858F" w:rsidR="00293840" w:rsidRPr="00215F9C" w:rsidRDefault="1B17DF23" w:rsidP="1B17DF23">
      <w:pPr>
        <w:pStyle w:val="BodyDoubleSpace05FirstLine"/>
        <w:spacing w:line="360" w:lineRule="auto"/>
        <w:ind w:firstLine="0"/>
        <w:jc w:val="center"/>
        <w:rPr>
          <w:b/>
          <w:bCs/>
          <w:sz w:val="32"/>
          <w:szCs w:val="32"/>
        </w:rPr>
      </w:pPr>
      <w:r w:rsidRPr="1B17DF23">
        <w:rPr>
          <w:b/>
          <w:bCs/>
          <w:sz w:val="32"/>
          <w:szCs w:val="32"/>
        </w:rPr>
        <w:t>3Database</w:t>
      </w:r>
      <w:r w:rsidR="00215F9C" w:rsidRPr="00215F9C">
        <w:rPr>
          <w:b/>
          <w:bCs/>
          <w:sz w:val="32"/>
          <w:szCs w:val="32"/>
        </w:rPr>
        <w:t xml:space="preserve"> ER diagram</w:t>
      </w:r>
    </w:p>
    <w:p w14:paraId="151511FB" w14:textId="0452C718" w:rsidR="002C2199" w:rsidRDefault="005013B2" w:rsidP="00CF29B5">
      <w:pPr>
        <w:pStyle w:val="BodyDoubleSpace05FirstLine"/>
        <w:spacing w:line="360" w:lineRule="auto"/>
      </w:pPr>
      <w:r>
        <w:rPr>
          <w:noProof/>
        </w:rPr>
        <w:drawing>
          <wp:inline distT="0" distB="0" distL="0" distR="0" wp14:anchorId="05B4FA0F" wp14:editId="58A3438B">
            <wp:extent cx="5943600" cy="49999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14">
                      <a:extLst>
                        <a:ext uri="{28A0092B-C50C-407E-A947-70E740481C1C}">
                          <a14:useLocalDpi xmlns:a14="http://schemas.microsoft.com/office/drawing/2010/main" val="0"/>
                        </a:ext>
                      </a:extLst>
                    </a:blip>
                    <a:stretch>
                      <a:fillRect/>
                    </a:stretch>
                  </pic:blipFill>
                  <pic:spPr>
                    <a:xfrm>
                      <a:off x="0" y="0"/>
                      <a:ext cx="5943600" cy="4999990"/>
                    </a:xfrm>
                    <a:prstGeom prst="rect">
                      <a:avLst/>
                    </a:prstGeom>
                  </pic:spPr>
                </pic:pic>
              </a:graphicData>
            </a:graphic>
          </wp:inline>
        </w:drawing>
      </w:r>
    </w:p>
    <w:p w14:paraId="355EABD4" w14:textId="3A301067" w:rsidR="002C2199" w:rsidRDefault="00E75FE5" w:rsidP="00E75FE5">
      <w:pPr>
        <w:pStyle w:val="BodyDoubleSpace05FirstLine"/>
        <w:spacing w:line="360" w:lineRule="auto"/>
        <w:jc w:val="center"/>
      </w:pPr>
      <w:r w:rsidRPr="00E75FE5">
        <w:rPr>
          <w:b/>
          <w:bCs/>
          <w:sz w:val="32"/>
          <w:szCs w:val="32"/>
        </w:rPr>
        <w:lastRenderedPageBreak/>
        <w:t xml:space="preserve">Application Flowchart </w:t>
      </w:r>
      <w:r w:rsidR="002C2199">
        <w:rPr>
          <w:noProof/>
        </w:rPr>
        <w:drawing>
          <wp:inline distT="0" distB="0" distL="0" distR="0" wp14:anchorId="4692F38B" wp14:editId="0C995722">
            <wp:extent cx="5943600" cy="626364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3629"/>
                    <a:stretch/>
                  </pic:blipFill>
                  <pic:spPr bwMode="auto">
                    <a:xfrm>
                      <a:off x="0" y="0"/>
                      <a:ext cx="5943600" cy="6263640"/>
                    </a:xfrm>
                    <a:prstGeom prst="rect">
                      <a:avLst/>
                    </a:prstGeom>
                    <a:noFill/>
                    <a:ln>
                      <a:noFill/>
                    </a:ln>
                    <a:extLst>
                      <a:ext uri="{53640926-AAD7-44D8-BBD7-CCE9431645EC}">
                        <a14:shadowObscured xmlns:a14="http://schemas.microsoft.com/office/drawing/2010/main"/>
                      </a:ext>
                    </a:extLst>
                  </pic:spPr>
                </pic:pic>
              </a:graphicData>
            </a:graphic>
          </wp:inline>
        </w:drawing>
      </w:r>
    </w:p>
    <w:p w14:paraId="487FE3AA" w14:textId="77777777" w:rsidR="006F10A6" w:rsidRDefault="006F10A6" w:rsidP="006F10A6">
      <w:pPr>
        <w:pStyle w:val="GS1"/>
      </w:pPr>
      <w:bookmarkStart w:id="30" w:name="_Toc56629483"/>
      <w:r>
        <w:t>User Interface</w:t>
      </w:r>
      <w:bookmarkEnd w:id="30"/>
      <w:r>
        <w:t xml:space="preserve"> </w:t>
      </w:r>
    </w:p>
    <w:p w14:paraId="6D4DCE6A" w14:textId="71F77C76" w:rsidR="006F10A6" w:rsidRDefault="006F10A6" w:rsidP="00526622">
      <w:pPr>
        <w:pStyle w:val="GS2"/>
        <w:jc w:val="left"/>
      </w:pPr>
      <w:bookmarkStart w:id="31" w:name="_Toc56629484"/>
      <w:r>
        <w:t>UI Description</w:t>
      </w:r>
      <w:bookmarkEnd w:id="31"/>
    </w:p>
    <w:p w14:paraId="6D9FF0FB" w14:textId="40886467" w:rsidR="00810D05" w:rsidRDefault="000068EA" w:rsidP="005B48F0">
      <w:pPr>
        <w:pStyle w:val="BodyDoubleSpace05FirstLine"/>
        <w:spacing w:line="360" w:lineRule="auto"/>
      </w:pPr>
      <w:r w:rsidRPr="000068EA">
        <w:t xml:space="preserve">The layout plan is the same all through the app. The adjusted edges of distinctive pieces are displayed on each page. The white spaces are situated in a way that the app does not seem </w:t>
      </w:r>
      <w:r w:rsidRPr="000068EA">
        <w:lastRenderedPageBreak/>
        <w:t>clustered.</w:t>
      </w:r>
      <w:r w:rsidR="00B23872">
        <w:t xml:space="preserve"> </w:t>
      </w:r>
      <w:r w:rsidRPr="000068EA">
        <w:t>The paddings, shifting, and framings are adjusted in a way that does not irritate the straight layout.</w:t>
      </w:r>
      <w:r w:rsidR="00B23872" w:rsidRPr="00B23872">
        <w:rPr>
          <w:rStyle w:val="Heading1Char"/>
          <w:rFonts w:ascii="Calibri" w:eastAsia="Calibri" w:hAnsi="Calibri" w:cs="Calibri"/>
          <w:color w:val="000000"/>
          <w:sz w:val="22"/>
          <w:shd w:val="clear" w:color="auto" w:fill="FFFFFF"/>
        </w:rPr>
        <w:t xml:space="preserve"> </w:t>
      </w:r>
      <w:r w:rsidR="00B23872">
        <w:rPr>
          <w:rStyle w:val="normaltextrun"/>
          <w:rFonts w:ascii="Calibri" w:hAnsi="Calibri" w:cs="Calibri"/>
          <w:color w:val="000000"/>
          <w:sz w:val="22"/>
          <w:shd w:val="clear" w:color="auto" w:fill="FFFFFF"/>
        </w:rPr>
        <w:t>The unique and varied features of the app have made it possible to create an interface that inherits the above characteristics.</w:t>
      </w:r>
      <w:r w:rsidR="00B23872">
        <w:rPr>
          <w:rStyle w:val="eop"/>
          <w:rFonts w:ascii="Calibri" w:hAnsi="Calibri" w:cs="Calibri"/>
          <w:color w:val="000000"/>
          <w:sz w:val="22"/>
          <w:shd w:val="clear" w:color="auto" w:fill="FFFFFF"/>
        </w:rPr>
        <w:t> </w:t>
      </w:r>
    </w:p>
    <w:p w14:paraId="67CD26C4" w14:textId="77777777" w:rsidR="008B73A1" w:rsidRDefault="008B73A1" w:rsidP="005B48F0">
      <w:pPr>
        <w:pStyle w:val="BodyDoubleSpace05FirstLine"/>
        <w:spacing w:line="360" w:lineRule="auto"/>
      </w:pPr>
    </w:p>
    <w:p w14:paraId="0EC50E1C" w14:textId="77777777" w:rsidR="008B73A1" w:rsidRDefault="008B73A1" w:rsidP="005B48F0">
      <w:pPr>
        <w:pStyle w:val="BodyDoubleSpace05FirstLine"/>
        <w:spacing w:line="360" w:lineRule="auto"/>
      </w:pPr>
    </w:p>
    <w:p w14:paraId="775929E3" w14:textId="77777777" w:rsidR="001A319E" w:rsidRDefault="001A319E" w:rsidP="00526622">
      <w:pPr>
        <w:pStyle w:val="GS2"/>
        <w:spacing w:line="360" w:lineRule="auto"/>
        <w:jc w:val="left"/>
      </w:pPr>
      <w:bookmarkStart w:id="32" w:name="_Toc56629485"/>
      <w:bookmarkStart w:id="33" w:name="_Hlk56629538"/>
      <w:r>
        <w:t>UI Mockup</w:t>
      </w:r>
      <w:bookmarkEnd w:id="32"/>
      <w:r>
        <w:t xml:space="preserve"> </w:t>
      </w:r>
    </w:p>
    <w:bookmarkEnd w:id="33"/>
    <w:p w14:paraId="3B60A0FD" w14:textId="5F81372A" w:rsidR="006F10A6" w:rsidRDefault="4D4609C9">
      <w:pPr>
        <w:spacing w:after="0"/>
      </w:pPr>
      <w:r>
        <w:t> </w:t>
      </w:r>
      <w:r w:rsidR="00273CD5">
        <w:rPr>
          <w:noProof/>
        </w:rPr>
        <w:drawing>
          <wp:inline distT="0" distB="0" distL="0" distR="0" wp14:anchorId="38FFAD92" wp14:editId="6D83BD25">
            <wp:extent cx="2682240" cy="5285072"/>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6">
                      <a:extLst>
                        <a:ext uri="{28A0092B-C50C-407E-A947-70E740481C1C}">
                          <a14:useLocalDpi xmlns:a14="http://schemas.microsoft.com/office/drawing/2010/main" val="0"/>
                        </a:ext>
                      </a:extLst>
                    </a:blip>
                    <a:stretch>
                      <a:fillRect/>
                    </a:stretch>
                  </pic:blipFill>
                  <pic:spPr>
                    <a:xfrm>
                      <a:off x="0" y="0"/>
                      <a:ext cx="2682240" cy="5285072"/>
                    </a:xfrm>
                    <a:prstGeom prst="rect">
                      <a:avLst/>
                    </a:prstGeom>
                  </pic:spPr>
                </pic:pic>
              </a:graphicData>
            </a:graphic>
          </wp:inline>
        </w:drawing>
      </w:r>
      <w:r w:rsidR="00273CD5">
        <w:rPr>
          <w:noProof/>
        </w:rPr>
        <w:drawing>
          <wp:inline distT="0" distB="0" distL="0" distR="0" wp14:anchorId="31F285DD" wp14:editId="35E73B24">
            <wp:extent cx="2659380" cy="525518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2659380" cy="5255180"/>
                    </a:xfrm>
                    <a:prstGeom prst="rect">
                      <a:avLst/>
                    </a:prstGeom>
                  </pic:spPr>
                </pic:pic>
              </a:graphicData>
            </a:graphic>
          </wp:inline>
        </w:drawing>
      </w:r>
      <w:r w:rsidR="00273CD5">
        <w:br w:type="page"/>
      </w:r>
      <w:r>
        <w:lastRenderedPageBreak/>
        <w:t> </w:t>
      </w:r>
    </w:p>
    <w:p w14:paraId="76B1EB2C" w14:textId="1A6524DC" w:rsidR="002A09F6" w:rsidRDefault="002A09F6" w:rsidP="00C740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1440"/>
        <w:rPr>
          <w:rFonts w:ascii="Courier New" w:eastAsia="Times New Roman" w:hAnsi="Courier New" w:cs="Courier New"/>
          <w:color w:val="000000"/>
          <w:sz w:val="18"/>
          <w:szCs w:val="18"/>
          <w:lang w:val="en-IN" w:eastAsia="en-IN"/>
        </w:rPr>
      </w:pPr>
    </w:p>
    <w:p w14:paraId="4AF0BD4C" w14:textId="79B58186" w:rsidR="00B571F1" w:rsidRDefault="00B571F1" w:rsidP="00B571F1">
      <w:pPr>
        <w:pStyle w:val="GS1"/>
        <w:numPr>
          <w:ilvl w:val="0"/>
          <w:numId w:val="0"/>
        </w:numPr>
        <w:jc w:val="left"/>
      </w:pPr>
      <w:r>
        <w:t> </w:t>
      </w:r>
    </w:p>
    <w:p w14:paraId="4CBF12B0" w14:textId="6289E5A7" w:rsidR="005848E2" w:rsidRDefault="00F44965" w:rsidP="00526622">
      <w:pPr>
        <w:pStyle w:val="GS2"/>
        <w:spacing w:line="360" w:lineRule="auto"/>
        <w:jc w:val="left"/>
      </w:pPr>
      <w:r>
        <w:rPr>
          <w:noProof/>
        </w:rPr>
        <w:drawing>
          <wp:anchor distT="0" distB="0" distL="114300" distR="114300" simplePos="0" relativeHeight="251660288" behindDoc="0" locked="0" layoutInCell="1" allowOverlap="1" wp14:anchorId="6F69E759" wp14:editId="5937A9A2">
            <wp:simplePos x="0" y="0"/>
            <wp:positionH relativeFrom="margin">
              <wp:posOffset>-697865</wp:posOffset>
            </wp:positionH>
            <wp:positionV relativeFrom="margin">
              <wp:posOffset>1083945</wp:posOffset>
            </wp:positionV>
            <wp:extent cx="2552065" cy="5040630"/>
            <wp:effectExtent l="0" t="0" r="63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52065" cy="5040630"/>
                    </a:xfrm>
                    <a:prstGeom prst="rect">
                      <a:avLst/>
                    </a:prstGeom>
                    <a:noFill/>
                  </pic:spPr>
                </pic:pic>
              </a:graphicData>
            </a:graphic>
            <wp14:sizeRelH relativeFrom="margin">
              <wp14:pctWidth>0</wp14:pctWidth>
            </wp14:sizeRelH>
            <wp14:sizeRelV relativeFrom="margin">
              <wp14:pctHeight>0</wp14:pctHeight>
            </wp14:sizeRelV>
          </wp:anchor>
        </w:drawing>
      </w:r>
      <w:r w:rsidR="005848E2">
        <w:t xml:space="preserve">UI Mockup </w:t>
      </w:r>
    </w:p>
    <w:p w14:paraId="45C30174" w14:textId="1FC4F8CF" w:rsidR="00E53F82" w:rsidRDefault="00F44965" w:rsidP="00F44965">
      <w:pPr>
        <w:pStyle w:val="BodyDoubleSpace05FirstLine"/>
        <w:ind w:firstLine="0"/>
      </w:pPr>
      <w:r>
        <w:rPr>
          <w:noProof/>
        </w:rPr>
        <w:drawing>
          <wp:anchor distT="0" distB="0" distL="114300" distR="114300" simplePos="0" relativeHeight="251658240" behindDoc="0" locked="0" layoutInCell="1" allowOverlap="1" wp14:anchorId="223A8943" wp14:editId="14883E23">
            <wp:simplePos x="0" y="0"/>
            <wp:positionH relativeFrom="margin">
              <wp:posOffset>1846238</wp:posOffset>
            </wp:positionH>
            <wp:positionV relativeFrom="margin">
              <wp:posOffset>1248644</wp:posOffset>
            </wp:positionV>
            <wp:extent cx="2235116" cy="4718539"/>
            <wp:effectExtent l="0" t="0" r="0" b="6350"/>
            <wp:wrapSquare wrapText="bothSides"/>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235116" cy="4718539"/>
                    </a:xfrm>
                    <a:prstGeom prst="rect">
                      <a:avLst/>
                    </a:prstGeom>
                  </pic:spPr>
                </pic:pic>
              </a:graphicData>
            </a:graphic>
          </wp:anchor>
        </w:drawing>
      </w:r>
      <w:r w:rsidR="007F4193">
        <w:rPr>
          <w:noProof/>
        </w:rPr>
        <w:drawing>
          <wp:anchor distT="0" distB="0" distL="114300" distR="114300" simplePos="0" relativeHeight="251659264" behindDoc="0" locked="0" layoutInCell="1" allowOverlap="1" wp14:anchorId="362FA262" wp14:editId="31EC1E85">
            <wp:simplePos x="0" y="0"/>
            <wp:positionH relativeFrom="margin">
              <wp:posOffset>4206582</wp:posOffset>
            </wp:positionH>
            <wp:positionV relativeFrom="margin">
              <wp:posOffset>1254448</wp:posOffset>
            </wp:positionV>
            <wp:extent cx="2232340" cy="4712677"/>
            <wp:effectExtent l="0" t="0" r="0" b="0"/>
            <wp:wrapSquare wrapText="bothSides"/>
            <wp:docPr id="3" name="Picture 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32340" cy="4712677"/>
                    </a:xfrm>
                    <a:prstGeom prst="rect">
                      <a:avLst/>
                    </a:prstGeom>
                  </pic:spPr>
                </pic:pic>
              </a:graphicData>
            </a:graphic>
          </wp:anchor>
        </w:drawing>
      </w:r>
      <w:r w:rsidR="00A46911" w:rsidRPr="00B571F1">
        <w:br w:type="page"/>
      </w:r>
      <w:bookmarkStart w:id="34" w:name="_Toc56629486"/>
      <w:r w:rsidR="00E53F82">
        <w:lastRenderedPageBreak/>
        <w:t>Project Closure</w:t>
      </w:r>
      <w:bookmarkEnd w:id="34"/>
    </w:p>
    <w:p w14:paraId="651B8FE9" w14:textId="77777777" w:rsidR="00E53F82" w:rsidRDefault="00E53F82" w:rsidP="00E53F82">
      <w:pPr>
        <w:pStyle w:val="BodyDoubleSpace05FirstLine"/>
        <w:spacing w:line="360" w:lineRule="auto"/>
      </w:pPr>
      <w:r>
        <w:t>This section elucidates the overall lookup at the project and some of the future works that may enhance the solution.</w:t>
      </w:r>
    </w:p>
    <w:p w14:paraId="6D6CD680" w14:textId="77777777" w:rsidR="00E53F82" w:rsidRDefault="00E53F82" w:rsidP="00F44965">
      <w:pPr>
        <w:pStyle w:val="GS2"/>
        <w:spacing w:line="360" w:lineRule="auto"/>
        <w:jc w:val="left"/>
      </w:pPr>
      <w:bookmarkStart w:id="35" w:name="_Toc56629487"/>
      <w:r>
        <w:t>Delivered Solution</w:t>
      </w:r>
      <w:bookmarkEnd w:id="35"/>
    </w:p>
    <w:p w14:paraId="036DEC2F" w14:textId="77777777" w:rsidR="00E53F82" w:rsidRDefault="00E53F82" w:rsidP="00E53F82">
      <w:pPr>
        <w:pStyle w:val="BodyDoubleSpace05FirstLine"/>
        <w:spacing w:line="360" w:lineRule="auto"/>
      </w:pPr>
      <w:r>
        <w:t>The Current app is only a prototype with the Correct database the full potential of the app will be shown. Now with the current sample database when a user searches for SSN the user will get the details of stored in database to that SSN. Both the details of the user and result will be updated on database. The user has ability to update personal details.</w:t>
      </w:r>
    </w:p>
    <w:p w14:paraId="2B0A67F8" w14:textId="77777777" w:rsidR="00E53F82" w:rsidRDefault="00E53F82" w:rsidP="00F44965">
      <w:pPr>
        <w:pStyle w:val="GS2"/>
        <w:spacing w:line="360" w:lineRule="auto"/>
        <w:jc w:val="left"/>
      </w:pPr>
      <w:bookmarkStart w:id="36" w:name="_Toc56629488"/>
      <w:r>
        <w:t>Remaining Work</w:t>
      </w:r>
      <w:bookmarkEnd w:id="36"/>
    </w:p>
    <w:p w14:paraId="494364F8" w14:textId="77777777" w:rsidR="00E53F82" w:rsidRDefault="00E53F82" w:rsidP="00E53F82">
      <w:pPr>
        <w:pStyle w:val="BodyDoubleSpace05FirstLine"/>
        <w:spacing w:line="360" w:lineRule="auto"/>
      </w:pPr>
      <w:r>
        <w:t>My future Goal are to make website and an IOS application for the same purpose as mention above. Addition of payment methods for purchasing Background report. Currently, I am thinking of using third-party payment methods for the transaction.  Giving users ability to see their past searches and make an actual database with real information. My work will be focused to make this system universal for every employee. In short, every employee should have a mandatory profile regarding their background check which should have their criminal record, etc.</w:t>
      </w:r>
    </w:p>
    <w:p w14:paraId="398549B2" w14:textId="77777777" w:rsidR="00E53F82" w:rsidRDefault="00E53F82" w:rsidP="00E53F82">
      <w:pPr>
        <w:pStyle w:val="BodyDoubleSpace05FirstLine"/>
        <w:spacing w:line="360" w:lineRule="auto"/>
      </w:pPr>
    </w:p>
    <w:p w14:paraId="0F399130" w14:textId="49691611" w:rsidR="00A46911" w:rsidRDefault="00A46911">
      <w:pPr>
        <w:spacing w:after="0"/>
      </w:pPr>
    </w:p>
    <w:p w14:paraId="31DB4F34" w14:textId="2231DBFE" w:rsidR="00333000" w:rsidRDefault="00333000" w:rsidP="00333000">
      <w:pPr>
        <w:pStyle w:val="BodyDoubleSpace05FirstLine"/>
        <w:ind w:firstLine="0"/>
      </w:pPr>
    </w:p>
    <w:p w14:paraId="30185D2A" w14:textId="77777777" w:rsidR="00510298" w:rsidRPr="008D10FE" w:rsidRDefault="00510298" w:rsidP="000C0BB1">
      <w:pPr>
        <w:pStyle w:val="GS-MajorHeading"/>
        <w:rPr>
          <w:sz w:val="32"/>
          <w:szCs w:val="32"/>
        </w:rPr>
      </w:pPr>
      <w:r>
        <w:br w:type="page"/>
      </w:r>
      <w:bookmarkStart w:id="37" w:name="_Toc56629489"/>
      <w:r w:rsidRPr="008D10FE">
        <w:rPr>
          <w:sz w:val="32"/>
          <w:szCs w:val="32"/>
        </w:rPr>
        <w:lastRenderedPageBreak/>
        <w:t>REFERENCES</w:t>
      </w:r>
      <w:bookmarkEnd w:id="37"/>
    </w:p>
    <w:p w14:paraId="1B793837" w14:textId="08A53FDF" w:rsidR="00C66BD6" w:rsidRPr="00C66BD6" w:rsidRDefault="000B6429" w:rsidP="00C66BD6">
      <w:pPr>
        <w:widowControl w:val="0"/>
        <w:autoSpaceDE w:val="0"/>
        <w:autoSpaceDN w:val="0"/>
        <w:adjustRightInd w:val="0"/>
        <w:spacing w:after="0" w:line="480" w:lineRule="auto"/>
        <w:ind w:left="640" w:hanging="640"/>
        <w:rPr>
          <w:noProof/>
          <w:szCs w:val="24"/>
        </w:rPr>
      </w:pPr>
      <w:r>
        <w:fldChar w:fldCharType="begin" w:fldLock="1"/>
      </w:r>
      <w:r>
        <w:instrText xml:space="preserve">ADDIN Mendeley Bibliography CSL_BIBLIOGRAPHY </w:instrText>
      </w:r>
      <w:r>
        <w:fldChar w:fldCharType="separate"/>
      </w:r>
      <w:r w:rsidR="00C66BD6" w:rsidRPr="00C66BD6">
        <w:rPr>
          <w:noProof/>
          <w:szCs w:val="24"/>
        </w:rPr>
        <w:t xml:space="preserve">1. </w:t>
      </w:r>
      <w:r w:rsidR="00C66BD6" w:rsidRPr="00C66BD6">
        <w:rPr>
          <w:noProof/>
          <w:szCs w:val="24"/>
        </w:rPr>
        <w:tab/>
        <w:t xml:space="preserve">Muderedzwa M. The Impact of IT in Employment Screening. In: </w:t>
      </w:r>
      <w:r w:rsidR="00C66BD6" w:rsidRPr="00C66BD6">
        <w:rPr>
          <w:i/>
          <w:iCs/>
          <w:noProof/>
          <w:szCs w:val="24"/>
        </w:rPr>
        <w:t>Mosharaka International Conference on Communications Networking and Information Technology</w:t>
      </w:r>
      <w:r w:rsidR="00C66BD6" w:rsidRPr="00C66BD6">
        <w:rPr>
          <w:noProof/>
          <w:szCs w:val="24"/>
        </w:rPr>
        <w:t>. ; 2008.</w:t>
      </w:r>
    </w:p>
    <w:p w14:paraId="146E66C2" w14:textId="77777777" w:rsidR="00C66BD6" w:rsidRPr="00C66BD6" w:rsidRDefault="00C66BD6" w:rsidP="00C66BD6">
      <w:pPr>
        <w:widowControl w:val="0"/>
        <w:autoSpaceDE w:val="0"/>
        <w:autoSpaceDN w:val="0"/>
        <w:adjustRightInd w:val="0"/>
        <w:spacing w:after="0" w:line="480" w:lineRule="auto"/>
        <w:ind w:left="640" w:hanging="640"/>
        <w:rPr>
          <w:noProof/>
        </w:rPr>
      </w:pPr>
      <w:r w:rsidRPr="00C66BD6">
        <w:rPr>
          <w:noProof/>
          <w:szCs w:val="24"/>
        </w:rPr>
        <w:t xml:space="preserve">2. </w:t>
      </w:r>
      <w:r w:rsidRPr="00C66BD6">
        <w:rPr>
          <w:noProof/>
          <w:szCs w:val="24"/>
        </w:rPr>
        <w:tab/>
        <w:t xml:space="preserve">Project Management Institute. </w:t>
      </w:r>
      <w:r w:rsidRPr="00C66BD6">
        <w:rPr>
          <w:i/>
          <w:iCs/>
          <w:noProof/>
          <w:szCs w:val="24"/>
        </w:rPr>
        <w:t>A Guide to Project Management Body of Knowledge</w:t>
      </w:r>
      <w:r w:rsidRPr="00C66BD6">
        <w:rPr>
          <w:noProof/>
          <w:szCs w:val="24"/>
        </w:rPr>
        <w:t>.; 2008.</w:t>
      </w:r>
    </w:p>
    <w:p w14:paraId="2B8F057D" w14:textId="3E9E7A00" w:rsidR="00511058" w:rsidRDefault="000B6429" w:rsidP="00511058">
      <w:pPr>
        <w:widowControl w:val="0"/>
        <w:autoSpaceDE w:val="0"/>
        <w:autoSpaceDN w:val="0"/>
        <w:adjustRightInd w:val="0"/>
        <w:spacing w:after="0" w:line="480" w:lineRule="auto"/>
        <w:ind w:left="640" w:hanging="640"/>
      </w:pPr>
      <w:r>
        <w:fldChar w:fldCharType="end"/>
      </w:r>
      <w:r w:rsidR="00511058">
        <w:t>3)</w:t>
      </w:r>
    </w:p>
    <w:sdt>
      <w:sdtPr>
        <w:rPr>
          <w:rFonts w:eastAsia="Calibri"/>
          <w:b w:val="0"/>
          <w:bCs w:val="0"/>
          <w:szCs w:val="22"/>
        </w:rPr>
        <w:id w:val="-2092300341"/>
        <w:docPartObj>
          <w:docPartGallery w:val="Bibliographies"/>
          <w:docPartUnique/>
        </w:docPartObj>
      </w:sdtPr>
      <w:sdtEndPr/>
      <w:sdtContent>
        <w:p w14:paraId="28D259E3" w14:textId="3902F609" w:rsidR="00511058" w:rsidRDefault="00511058">
          <w:pPr>
            <w:pStyle w:val="Heading1"/>
          </w:pPr>
          <w:r>
            <w:t>Bibliography</w:t>
          </w:r>
        </w:p>
        <w:sdt>
          <w:sdtPr>
            <w:id w:val="111145805"/>
            <w:bibliography/>
          </w:sdtPr>
          <w:sdtEndPr/>
          <w:sdtContent>
            <w:p w14:paraId="3D92B910" w14:textId="77777777" w:rsidR="00511058" w:rsidRDefault="00511058" w:rsidP="00511058">
              <w:pPr>
                <w:pStyle w:val="Bibliography"/>
                <w:ind w:left="720" w:hanging="720"/>
                <w:rPr>
                  <w:noProof/>
                  <w:szCs w:val="24"/>
                </w:rPr>
              </w:pPr>
              <w:r>
                <w:fldChar w:fldCharType="begin"/>
              </w:r>
              <w:r>
                <w:instrText xml:space="preserve"> BIBLIOGRAPHY </w:instrText>
              </w:r>
              <w:r>
                <w:fldChar w:fldCharType="separate"/>
              </w:r>
              <w:r>
                <w:rPr>
                  <w:noProof/>
                </w:rPr>
                <w:t>Thomas Ahearn. (2019, october 3). Retrieved from esrcheck.com: https://www.esrcheck.com/wordpress/2019/10/03/2019-employers-background-screening-survey/</w:t>
              </w:r>
            </w:p>
            <w:p w14:paraId="28CF2C43" w14:textId="1FA5DC59" w:rsidR="00511058" w:rsidRDefault="00511058" w:rsidP="00511058">
              <w:r>
                <w:rPr>
                  <w:b/>
                  <w:bCs/>
                  <w:noProof/>
                </w:rPr>
                <w:fldChar w:fldCharType="end"/>
              </w:r>
            </w:p>
          </w:sdtContent>
        </w:sdt>
      </w:sdtContent>
    </w:sdt>
    <w:p w14:paraId="4CDF902F" w14:textId="29FB5F98" w:rsidR="00511058" w:rsidRDefault="00511058" w:rsidP="00511058">
      <w:pPr>
        <w:widowControl w:val="0"/>
        <w:autoSpaceDE w:val="0"/>
        <w:autoSpaceDN w:val="0"/>
        <w:adjustRightInd w:val="0"/>
        <w:spacing w:after="0" w:line="480" w:lineRule="auto"/>
        <w:ind w:left="640" w:hanging="640"/>
      </w:pPr>
    </w:p>
    <w:p w14:paraId="7AEE832F" w14:textId="4910BEF8" w:rsidR="000B6429" w:rsidRDefault="000B6429" w:rsidP="000B6429">
      <w:pPr>
        <w:pStyle w:val="Citation"/>
      </w:pPr>
    </w:p>
    <w:sectPr w:rsidR="000B6429" w:rsidSect="008F4EB2">
      <w:headerReference w:type="default" r:id="rId21"/>
      <w:footerReference w:type="default" r:id="rId22"/>
      <w:pgSz w:w="12240" w:h="15840"/>
      <w:pgMar w:top="1440" w:right="1440" w:bottom="1440" w:left="1440" w:header="720" w:footer="1080" w:gutter="0"/>
      <w:pgBorders w:offsetFrom="page">
        <w:top w:val="single" w:sz="4" w:space="24" w:color="auto"/>
        <w:left w:val="single" w:sz="4" w:space="24" w:color="auto"/>
        <w:bottom w:val="single" w:sz="4" w:space="24" w:color="auto"/>
        <w:right w:val="single" w:sz="4" w:space="24" w:color="auto"/>
      </w:pgBorders>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A7C3B2" w14:textId="77777777" w:rsidR="00E93ECA" w:rsidRDefault="00E93ECA">
      <w:pPr>
        <w:spacing w:after="0"/>
      </w:pPr>
      <w:r>
        <w:separator/>
      </w:r>
    </w:p>
    <w:p w14:paraId="170B68AC" w14:textId="77777777" w:rsidR="00E93ECA" w:rsidRDefault="00E93ECA"/>
  </w:endnote>
  <w:endnote w:type="continuationSeparator" w:id="0">
    <w:p w14:paraId="4903D5DE" w14:textId="77777777" w:rsidR="00E93ECA" w:rsidRDefault="00E93ECA">
      <w:pPr>
        <w:spacing w:after="0"/>
      </w:pPr>
      <w:r>
        <w:continuationSeparator/>
      </w:r>
    </w:p>
    <w:p w14:paraId="33308555" w14:textId="77777777" w:rsidR="00E93ECA" w:rsidRDefault="00E93ECA"/>
  </w:endnote>
  <w:endnote w:type="continuationNotice" w:id="1">
    <w:p w14:paraId="7DBF327D" w14:textId="77777777" w:rsidR="00E93ECA" w:rsidRDefault="00E93EC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Caslon Regular">
    <w:altName w:val="Cambria"/>
    <w:panose1 w:val="00000000000000000000"/>
    <w:charset w:val="00"/>
    <w:family w:val="roman"/>
    <w:notTrueType/>
    <w:pitch w:val="variable"/>
    <w:sig w:usb0="00000003" w:usb1="00000000" w:usb2="00000000" w:usb3="00000000" w:csb0="00000001"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14BAD8" w14:textId="77777777" w:rsidR="00CD65B6" w:rsidRPr="00114FA0" w:rsidRDefault="00CD65B6" w:rsidP="00114FA0">
    <w:pPr>
      <w:pStyle w:val="Footer"/>
      <w:jc w:val="center"/>
      <w:rPr>
        <w:szCs w:val="24"/>
      </w:rPr>
    </w:pPr>
    <w:r w:rsidRPr="00713C13">
      <w:rPr>
        <w:szCs w:val="24"/>
      </w:rPr>
      <w:fldChar w:fldCharType="begin"/>
    </w:r>
    <w:r w:rsidRPr="00713C13">
      <w:rPr>
        <w:szCs w:val="24"/>
      </w:rPr>
      <w:instrText xml:space="preserve"> PAGE   \* MERGEFORMAT </w:instrText>
    </w:r>
    <w:r w:rsidRPr="00713C13">
      <w:rPr>
        <w:szCs w:val="24"/>
      </w:rPr>
      <w:fldChar w:fldCharType="separate"/>
    </w:r>
    <w:r>
      <w:rPr>
        <w:noProof/>
        <w:szCs w:val="24"/>
      </w:rPr>
      <w:t>xii</w:t>
    </w:r>
    <w:r w:rsidRPr="00713C13">
      <w:rPr>
        <w:noProof/>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D09B010" w14:textId="77777777" w:rsidR="00CD65B6" w:rsidRDefault="00CD65B6" w:rsidP="00114FA0">
    <w:pPr>
      <w:pStyle w:val="Footer"/>
      <w:jc w:val="center"/>
    </w:pPr>
    <w:r w:rsidRPr="00713C13">
      <w:fldChar w:fldCharType="begin"/>
    </w:r>
    <w:r w:rsidRPr="00713C13">
      <w:instrText xml:space="preserve"> PAGE   \* MERGEFORMAT </w:instrText>
    </w:r>
    <w:r w:rsidRPr="00713C13">
      <w:fldChar w:fldCharType="separate"/>
    </w:r>
    <w:r>
      <w:rPr>
        <w:noProof/>
      </w:rPr>
      <w:t>5</w:t>
    </w:r>
    <w:r w:rsidRPr="00713C13">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4825D6" w14:textId="77777777" w:rsidR="00E93ECA" w:rsidRDefault="00E93ECA">
      <w:pPr>
        <w:spacing w:after="0"/>
      </w:pPr>
      <w:r>
        <w:separator/>
      </w:r>
    </w:p>
    <w:p w14:paraId="16E0432F" w14:textId="77777777" w:rsidR="00E93ECA" w:rsidRDefault="00E93ECA"/>
  </w:footnote>
  <w:footnote w:type="continuationSeparator" w:id="0">
    <w:p w14:paraId="654405ED" w14:textId="77777777" w:rsidR="00E93ECA" w:rsidRDefault="00E93ECA">
      <w:pPr>
        <w:spacing w:after="0"/>
      </w:pPr>
      <w:r>
        <w:continuationSeparator/>
      </w:r>
    </w:p>
    <w:p w14:paraId="7DA43DC5" w14:textId="77777777" w:rsidR="00E93ECA" w:rsidRDefault="00E93ECA"/>
  </w:footnote>
  <w:footnote w:type="continuationNotice" w:id="1">
    <w:p w14:paraId="31EA7DAA" w14:textId="77777777" w:rsidR="00E93ECA" w:rsidRDefault="00E93ECA">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495121" w14:textId="77777777" w:rsidR="00CD65B6" w:rsidRDefault="00CD65B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EC84AF" w14:textId="77777777" w:rsidR="00CD65B6" w:rsidRDefault="00CD65B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EC3C7F"/>
    <w:multiLevelType w:val="hybridMultilevel"/>
    <w:tmpl w:val="0ADCE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7C477975"/>
    <w:multiLevelType w:val="multilevel"/>
    <w:tmpl w:val="21983E86"/>
    <w:lvl w:ilvl="0">
      <w:start w:val="1"/>
      <w:numFmt w:val="decimal"/>
      <w:pStyle w:val="GS1"/>
      <w:suff w:val="space"/>
      <w:lvlText w:val="%1."/>
      <w:lvlJc w:val="left"/>
      <w:pPr>
        <w:ind w:left="0" w:firstLine="0"/>
      </w:pPr>
    </w:lvl>
    <w:lvl w:ilvl="1">
      <w:start w:val="1"/>
      <w:numFmt w:val="decimal"/>
      <w:pStyle w:val="GS2"/>
      <w:suff w:val="space"/>
      <w:lvlText w:val="%1.%2."/>
      <w:lvlJc w:val="left"/>
      <w:pPr>
        <w:ind w:left="3969" w:firstLine="0"/>
      </w:pPr>
    </w:lvl>
    <w:lvl w:ilvl="2">
      <w:start w:val="1"/>
      <w:numFmt w:val="decimal"/>
      <w:pStyle w:val="GS3"/>
      <w:suff w:val="space"/>
      <w:lvlText w:val="%1.%2.%3."/>
      <w:lvlJc w:val="left"/>
      <w:pPr>
        <w:ind w:left="0" w:firstLine="0"/>
      </w:pPr>
    </w:lvl>
    <w:lvl w:ilvl="3">
      <w:start w:val="1"/>
      <w:numFmt w:val="decimal"/>
      <w:pStyle w:val="GS4"/>
      <w:suff w:val="space"/>
      <w:lvlText w:val="%1.%2.%3.%4."/>
      <w:lvlJc w:val="left"/>
      <w:pPr>
        <w:ind w:left="0" w:firstLine="0"/>
      </w:pPr>
    </w:lvl>
    <w:lvl w:ilvl="4">
      <w:start w:val="1"/>
      <w:numFmt w:val="decimal"/>
      <w:lvlText w:val="%1.%2.%3.%4.%5."/>
      <w:lvlJc w:val="left"/>
      <w:pPr>
        <w:ind w:left="1800" w:hanging="360"/>
      </w:pPr>
    </w:lvl>
    <w:lvl w:ilvl="5">
      <w:start w:val="1"/>
      <w:numFmt w:val="decimal"/>
      <w:lvlText w:val="%1.%2.%3.%4.%5.%6."/>
      <w:lvlJc w:val="left"/>
      <w:pPr>
        <w:ind w:left="2160" w:hanging="360"/>
      </w:pPr>
    </w:lvl>
    <w:lvl w:ilvl="6">
      <w:start w:val="1"/>
      <w:numFmt w:val="decimal"/>
      <w:lvlText w:val="%1.%2.%3.%4.%5.%6.%7."/>
      <w:lvlJc w:val="left"/>
      <w:pPr>
        <w:ind w:left="2520" w:hanging="360"/>
      </w:pPr>
    </w:lvl>
    <w:lvl w:ilvl="7">
      <w:start w:val="1"/>
      <w:numFmt w:val="decimal"/>
      <w:lvlText w:val="%1.%2.%3.%4.%5.%6.%7.%8."/>
      <w:lvlJc w:val="left"/>
      <w:pPr>
        <w:ind w:left="2880" w:hanging="360"/>
      </w:pPr>
    </w:lvl>
    <w:lvl w:ilvl="8">
      <w:start w:val="1"/>
      <w:numFmt w:val="decimal"/>
      <w:lvlText w:val="%1.%2.%3.%4.%5.%6.%7.%8.%9."/>
      <w:lvlJc w:val="left"/>
      <w:pPr>
        <w:ind w:left="3240" w:hanging="36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E1sTQ0MDQ3tjQxNTdT0lEKTi0uzszPAykwqgUAPysWJCwAAAA="/>
  </w:docVars>
  <w:rsids>
    <w:rsidRoot w:val="00510298"/>
    <w:rsid w:val="0000242F"/>
    <w:rsid w:val="000028F9"/>
    <w:rsid w:val="000068EA"/>
    <w:rsid w:val="00007D11"/>
    <w:rsid w:val="000131B0"/>
    <w:rsid w:val="0001490F"/>
    <w:rsid w:val="000201B9"/>
    <w:rsid w:val="000207EF"/>
    <w:rsid w:val="0002343F"/>
    <w:rsid w:val="0003085E"/>
    <w:rsid w:val="000309F1"/>
    <w:rsid w:val="00032233"/>
    <w:rsid w:val="0003413C"/>
    <w:rsid w:val="000402CE"/>
    <w:rsid w:val="00042891"/>
    <w:rsid w:val="00053BF6"/>
    <w:rsid w:val="00057D1B"/>
    <w:rsid w:val="00060B45"/>
    <w:rsid w:val="00064D03"/>
    <w:rsid w:val="000672C4"/>
    <w:rsid w:val="00076B6A"/>
    <w:rsid w:val="000774C1"/>
    <w:rsid w:val="00082F6E"/>
    <w:rsid w:val="00092605"/>
    <w:rsid w:val="0009481A"/>
    <w:rsid w:val="0009481C"/>
    <w:rsid w:val="0009721E"/>
    <w:rsid w:val="000A57CC"/>
    <w:rsid w:val="000A7107"/>
    <w:rsid w:val="000B071C"/>
    <w:rsid w:val="000B6429"/>
    <w:rsid w:val="000C0BB1"/>
    <w:rsid w:val="000D3510"/>
    <w:rsid w:val="000E77FF"/>
    <w:rsid w:val="000E7D8F"/>
    <w:rsid w:val="000F2CBC"/>
    <w:rsid w:val="00104D96"/>
    <w:rsid w:val="00107B47"/>
    <w:rsid w:val="00113690"/>
    <w:rsid w:val="00114FA0"/>
    <w:rsid w:val="0011590B"/>
    <w:rsid w:val="00121743"/>
    <w:rsid w:val="00124028"/>
    <w:rsid w:val="00131891"/>
    <w:rsid w:val="001318BF"/>
    <w:rsid w:val="001367A8"/>
    <w:rsid w:val="001371A5"/>
    <w:rsid w:val="001404DF"/>
    <w:rsid w:val="00140B2F"/>
    <w:rsid w:val="00141AC6"/>
    <w:rsid w:val="0015226B"/>
    <w:rsid w:val="0015265C"/>
    <w:rsid w:val="00153ADE"/>
    <w:rsid w:val="00163072"/>
    <w:rsid w:val="00164827"/>
    <w:rsid w:val="00165FE2"/>
    <w:rsid w:val="001705FB"/>
    <w:rsid w:val="00174F3B"/>
    <w:rsid w:val="00177B8C"/>
    <w:rsid w:val="0018691B"/>
    <w:rsid w:val="0019323D"/>
    <w:rsid w:val="00197B71"/>
    <w:rsid w:val="001A319E"/>
    <w:rsid w:val="001B1A13"/>
    <w:rsid w:val="001B1E44"/>
    <w:rsid w:val="001B1F68"/>
    <w:rsid w:val="001B563C"/>
    <w:rsid w:val="001C0C34"/>
    <w:rsid w:val="001C1B39"/>
    <w:rsid w:val="001C43B4"/>
    <w:rsid w:val="001C7F2D"/>
    <w:rsid w:val="001D4C86"/>
    <w:rsid w:val="001D4EEB"/>
    <w:rsid w:val="001D575C"/>
    <w:rsid w:val="001F24C9"/>
    <w:rsid w:val="001F3383"/>
    <w:rsid w:val="001F6960"/>
    <w:rsid w:val="001F7128"/>
    <w:rsid w:val="002001FD"/>
    <w:rsid w:val="0020218D"/>
    <w:rsid w:val="00215F9C"/>
    <w:rsid w:val="0022210F"/>
    <w:rsid w:val="00224227"/>
    <w:rsid w:val="00235F87"/>
    <w:rsid w:val="002414DC"/>
    <w:rsid w:val="0024427A"/>
    <w:rsid w:val="002561D4"/>
    <w:rsid w:val="002565CD"/>
    <w:rsid w:val="002624DB"/>
    <w:rsid w:val="00265DD6"/>
    <w:rsid w:val="002662C6"/>
    <w:rsid w:val="00270D2F"/>
    <w:rsid w:val="002718B4"/>
    <w:rsid w:val="00273CD5"/>
    <w:rsid w:val="00274714"/>
    <w:rsid w:val="00274988"/>
    <w:rsid w:val="00275371"/>
    <w:rsid w:val="00275F74"/>
    <w:rsid w:val="002777FC"/>
    <w:rsid w:val="0028113F"/>
    <w:rsid w:val="0028521C"/>
    <w:rsid w:val="00285E37"/>
    <w:rsid w:val="002903E6"/>
    <w:rsid w:val="0029169D"/>
    <w:rsid w:val="00292CE9"/>
    <w:rsid w:val="00293840"/>
    <w:rsid w:val="002A09F6"/>
    <w:rsid w:val="002A2C16"/>
    <w:rsid w:val="002A3660"/>
    <w:rsid w:val="002A4038"/>
    <w:rsid w:val="002A5DA9"/>
    <w:rsid w:val="002A62D8"/>
    <w:rsid w:val="002C0B65"/>
    <w:rsid w:val="002C2199"/>
    <w:rsid w:val="002C54DA"/>
    <w:rsid w:val="002C78FC"/>
    <w:rsid w:val="002D0436"/>
    <w:rsid w:val="002D2890"/>
    <w:rsid w:val="002D2A6A"/>
    <w:rsid w:val="002D40FE"/>
    <w:rsid w:val="002D492A"/>
    <w:rsid w:val="002D7667"/>
    <w:rsid w:val="002F3FCF"/>
    <w:rsid w:val="002F667A"/>
    <w:rsid w:val="00306091"/>
    <w:rsid w:val="0030673F"/>
    <w:rsid w:val="00307CBF"/>
    <w:rsid w:val="00313BE1"/>
    <w:rsid w:val="0033296D"/>
    <w:rsid w:val="00332CF6"/>
    <w:rsid w:val="00333000"/>
    <w:rsid w:val="00340356"/>
    <w:rsid w:val="00341F47"/>
    <w:rsid w:val="00350F72"/>
    <w:rsid w:val="00351AD8"/>
    <w:rsid w:val="0035291F"/>
    <w:rsid w:val="00370CF2"/>
    <w:rsid w:val="00374EC6"/>
    <w:rsid w:val="00376741"/>
    <w:rsid w:val="00382A22"/>
    <w:rsid w:val="00384C4F"/>
    <w:rsid w:val="00390C28"/>
    <w:rsid w:val="0039351D"/>
    <w:rsid w:val="00397724"/>
    <w:rsid w:val="003A4467"/>
    <w:rsid w:val="003A5A80"/>
    <w:rsid w:val="003A6F90"/>
    <w:rsid w:val="003B2ACA"/>
    <w:rsid w:val="003B307B"/>
    <w:rsid w:val="003B6876"/>
    <w:rsid w:val="003C4079"/>
    <w:rsid w:val="003C7168"/>
    <w:rsid w:val="003E1C3B"/>
    <w:rsid w:val="003E28AA"/>
    <w:rsid w:val="003E40C6"/>
    <w:rsid w:val="003E65DA"/>
    <w:rsid w:val="003E724D"/>
    <w:rsid w:val="003F0256"/>
    <w:rsid w:val="003F3CAD"/>
    <w:rsid w:val="003F65CC"/>
    <w:rsid w:val="003F7B1A"/>
    <w:rsid w:val="00413047"/>
    <w:rsid w:val="00414774"/>
    <w:rsid w:val="00415C63"/>
    <w:rsid w:val="004206F7"/>
    <w:rsid w:val="00421FE1"/>
    <w:rsid w:val="00425E9F"/>
    <w:rsid w:val="00427317"/>
    <w:rsid w:val="00427F8D"/>
    <w:rsid w:val="00430B1B"/>
    <w:rsid w:val="004317AF"/>
    <w:rsid w:val="004429E9"/>
    <w:rsid w:val="00446787"/>
    <w:rsid w:val="004520D3"/>
    <w:rsid w:val="00461285"/>
    <w:rsid w:val="004618C4"/>
    <w:rsid w:val="00461E86"/>
    <w:rsid w:val="00462879"/>
    <w:rsid w:val="004641BB"/>
    <w:rsid w:val="00464247"/>
    <w:rsid w:val="004706CE"/>
    <w:rsid w:val="0047766E"/>
    <w:rsid w:val="004808F7"/>
    <w:rsid w:val="004A1B11"/>
    <w:rsid w:val="004A3992"/>
    <w:rsid w:val="004A79CD"/>
    <w:rsid w:val="004B07A6"/>
    <w:rsid w:val="004B2144"/>
    <w:rsid w:val="004B2F77"/>
    <w:rsid w:val="004B40D1"/>
    <w:rsid w:val="004B4169"/>
    <w:rsid w:val="004B789B"/>
    <w:rsid w:val="004C0059"/>
    <w:rsid w:val="004D4412"/>
    <w:rsid w:val="004D512B"/>
    <w:rsid w:val="004E7CA8"/>
    <w:rsid w:val="004F4276"/>
    <w:rsid w:val="005013B2"/>
    <w:rsid w:val="005029B6"/>
    <w:rsid w:val="00510298"/>
    <w:rsid w:val="0051063E"/>
    <w:rsid w:val="00511058"/>
    <w:rsid w:val="005122C8"/>
    <w:rsid w:val="005145EA"/>
    <w:rsid w:val="0052350C"/>
    <w:rsid w:val="00523E62"/>
    <w:rsid w:val="00526622"/>
    <w:rsid w:val="00532C77"/>
    <w:rsid w:val="0053573C"/>
    <w:rsid w:val="00541129"/>
    <w:rsid w:val="00541CCB"/>
    <w:rsid w:val="00547BE8"/>
    <w:rsid w:val="00550E79"/>
    <w:rsid w:val="00551281"/>
    <w:rsid w:val="00553827"/>
    <w:rsid w:val="00567AD0"/>
    <w:rsid w:val="00573259"/>
    <w:rsid w:val="00576268"/>
    <w:rsid w:val="00582250"/>
    <w:rsid w:val="005829CC"/>
    <w:rsid w:val="005848E2"/>
    <w:rsid w:val="0059187B"/>
    <w:rsid w:val="005934AD"/>
    <w:rsid w:val="005A1939"/>
    <w:rsid w:val="005A1CD4"/>
    <w:rsid w:val="005A4FAC"/>
    <w:rsid w:val="005A5240"/>
    <w:rsid w:val="005A6BBD"/>
    <w:rsid w:val="005B48F0"/>
    <w:rsid w:val="005B5D97"/>
    <w:rsid w:val="005B619D"/>
    <w:rsid w:val="005C174D"/>
    <w:rsid w:val="005C7A5C"/>
    <w:rsid w:val="005D1145"/>
    <w:rsid w:val="005D5B20"/>
    <w:rsid w:val="005D795C"/>
    <w:rsid w:val="005E08C7"/>
    <w:rsid w:val="005E47C9"/>
    <w:rsid w:val="005E679F"/>
    <w:rsid w:val="005E7571"/>
    <w:rsid w:val="006009EF"/>
    <w:rsid w:val="006044BE"/>
    <w:rsid w:val="00604590"/>
    <w:rsid w:val="00604C45"/>
    <w:rsid w:val="006057C7"/>
    <w:rsid w:val="00613423"/>
    <w:rsid w:val="00613512"/>
    <w:rsid w:val="00625D6A"/>
    <w:rsid w:val="00631F18"/>
    <w:rsid w:val="0063630F"/>
    <w:rsid w:val="00636CCA"/>
    <w:rsid w:val="0064140A"/>
    <w:rsid w:val="00645FE5"/>
    <w:rsid w:val="0065143F"/>
    <w:rsid w:val="006608FA"/>
    <w:rsid w:val="00661679"/>
    <w:rsid w:val="00661992"/>
    <w:rsid w:val="00662CFC"/>
    <w:rsid w:val="00663F43"/>
    <w:rsid w:val="00667D52"/>
    <w:rsid w:val="00671BF5"/>
    <w:rsid w:val="0067480E"/>
    <w:rsid w:val="00675DBC"/>
    <w:rsid w:val="00676D06"/>
    <w:rsid w:val="006A0CCA"/>
    <w:rsid w:val="006A58DB"/>
    <w:rsid w:val="006A6055"/>
    <w:rsid w:val="006C3917"/>
    <w:rsid w:val="006C4C93"/>
    <w:rsid w:val="006C61D6"/>
    <w:rsid w:val="006D19E8"/>
    <w:rsid w:val="006D633C"/>
    <w:rsid w:val="006E148C"/>
    <w:rsid w:val="006E3F37"/>
    <w:rsid w:val="006F005A"/>
    <w:rsid w:val="006F10A6"/>
    <w:rsid w:val="006F6FF1"/>
    <w:rsid w:val="006F737B"/>
    <w:rsid w:val="00701555"/>
    <w:rsid w:val="00704E9B"/>
    <w:rsid w:val="00713B40"/>
    <w:rsid w:val="0071629E"/>
    <w:rsid w:val="00721EDA"/>
    <w:rsid w:val="007221DB"/>
    <w:rsid w:val="00730417"/>
    <w:rsid w:val="007416CA"/>
    <w:rsid w:val="00753DBE"/>
    <w:rsid w:val="00757D91"/>
    <w:rsid w:val="00760B64"/>
    <w:rsid w:val="00766921"/>
    <w:rsid w:val="007858C9"/>
    <w:rsid w:val="00793F66"/>
    <w:rsid w:val="007958AE"/>
    <w:rsid w:val="007A732F"/>
    <w:rsid w:val="007A785F"/>
    <w:rsid w:val="007B3CDF"/>
    <w:rsid w:val="007C3051"/>
    <w:rsid w:val="007C3567"/>
    <w:rsid w:val="007C566E"/>
    <w:rsid w:val="007C7393"/>
    <w:rsid w:val="007D17A7"/>
    <w:rsid w:val="007D7C23"/>
    <w:rsid w:val="007E149E"/>
    <w:rsid w:val="007E54D9"/>
    <w:rsid w:val="007F4193"/>
    <w:rsid w:val="007F677A"/>
    <w:rsid w:val="007F6CEE"/>
    <w:rsid w:val="00800518"/>
    <w:rsid w:val="00800E66"/>
    <w:rsid w:val="00803F18"/>
    <w:rsid w:val="00804ABE"/>
    <w:rsid w:val="0080595A"/>
    <w:rsid w:val="008070A9"/>
    <w:rsid w:val="00810D05"/>
    <w:rsid w:val="0081237E"/>
    <w:rsid w:val="008143DE"/>
    <w:rsid w:val="0081772F"/>
    <w:rsid w:val="00817E1B"/>
    <w:rsid w:val="00823B09"/>
    <w:rsid w:val="00826315"/>
    <w:rsid w:val="00827796"/>
    <w:rsid w:val="00837C3E"/>
    <w:rsid w:val="008409EF"/>
    <w:rsid w:val="008425BF"/>
    <w:rsid w:val="00842F91"/>
    <w:rsid w:val="00845727"/>
    <w:rsid w:val="00846C3F"/>
    <w:rsid w:val="0085200E"/>
    <w:rsid w:val="0086123A"/>
    <w:rsid w:val="0086570C"/>
    <w:rsid w:val="00866ED4"/>
    <w:rsid w:val="00877F74"/>
    <w:rsid w:val="00877F79"/>
    <w:rsid w:val="0089032A"/>
    <w:rsid w:val="00891603"/>
    <w:rsid w:val="00896BF3"/>
    <w:rsid w:val="008A0437"/>
    <w:rsid w:val="008A1C13"/>
    <w:rsid w:val="008A603D"/>
    <w:rsid w:val="008B4293"/>
    <w:rsid w:val="008B6673"/>
    <w:rsid w:val="008B73A1"/>
    <w:rsid w:val="008C2083"/>
    <w:rsid w:val="008D10FE"/>
    <w:rsid w:val="008D2621"/>
    <w:rsid w:val="008D327B"/>
    <w:rsid w:val="008E2121"/>
    <w:rsid w:val="008E564C"/>
    <w:rsid w:val="008F4EB2"/>
    <w:rsid w:val="008F7058"/>
    <w:rsid w:val="00906510"/>
    <w:rsid w:val="009155E5"/>
    <w:rsid w:val="0092048B"/>
    <w:rsid w:val="00920EB2"/>
    <w:rsid w:val="00932395"/>
    <w:rsid w:val="009347E1"/>
    <w:rsid w:val="00934C0A"/>
    <w:rsid w:val="009356BE"/>
    <w:rsid w:val="009404E5"/>
    <w:rsid w:val="009437DF"/>
    <w:rsid w:val="00960836"/>
    <w:rsid w:val="00963A0E"/>
    <w:rsid w:val="00970BEE"/>
    <w:rsid w:val="009803F7"/>
    <w:rsid w:val="00980B0C"/>
    <w:rsid w:val="00982BE1"/>
    <w:rsid w:val="00994A8A"/>
    <w:rsid w:val="00995914"/>
    <w:rsid w:val="009A062C"/>
    <w:rsid w:val="009A25BE"/>
    <w:rsid w:val="009A6012"/>
    <w:rsid w:val="009B4E5B"/>
    <w:rsid w:val="009B6A32"/>
    <w:rsid w:val="009B6DE7"/>
    <w:rsid w:val="009B7115"/>
    <w:rsid w:val="009C022E"/>
    <w:rsid w:val="009C4825"/>
    <w:rsid w:val="009D4B7B"/>
    <w:rsid w:val="009F18AA"/>
    <w:rsid w:val="009F18D9"/>
    <w:rsid w:val="009F52A4"/>
    <w:rsid w:val="00A00961"/>
    <w:rsid w:val="00A01E98"/>
    <w:rsid w:val="00A04075"/>
    <w:rsid w:val="00A1002A"/>
    <w:rsid w:val="00A10563"/>
    <w:rsid w:val="00A106BB"/>
    <w:rsid w:val="00A170BC"/>
    <w:rsid w:val="00A22253"/>
    <w:rsid w:val="00A22FAE"/>
    <w:rsid w:val="00A35607"/>
    <w:rsid w:val="00A40181"/>
    <w:rsid w:val="00A42BB6"/>
    <w:rsid w:val="00A42C12"/>
    <w:rsid w:val="00A42C82"/>
    <w:rsid w:val="00A46911"/>
    <w:rsid w:val="00A50073"/>
    <w:rsid w:val="00A52E17"/>
    <w:rsid w:val="00A53C8D"/>
    <w:rsid w:val="00A61336"/>
    <w:rsid w:val="00A646DB"/>
    <w:rsid w:val="00A73754"/>
    <w:rsid w:val="00A82755"/>
    <w:rsid w:val="00A901A7"/>
    <w:rsid w:val="00A935B5"/>
    <w:rsid w:val="00AA0CCE"/>
    <w:rsid w:val="00AA50B7"/>
    <w:rsid w:val="00AA5EF8"/>
    <w:rsid w:val="00AB4C7D"/>
    <w:rsid w:val="00AB57BE"/>
    <w:rsid w:val="00AC4492"/>
    <w:rsid w:val="00AC46CF"/>
    <w:rsid w:val="00AC6BDC"/>
    <w:rsid w:val="00AD5153"/>
    <w:rsid w:val="00AE1DBD"/>
    <w:rsid w:val="00AE57FB"/>
    <w:rsid w:val="00AF141F"/>
    <w:rsid w:val="00AF1B8F"/>
    <w:rsid w:val="00AF2D11"/>
    <w:rsid w:val="00AF39FA"/>
    <w:rsid w:val="00B0422C"/>
    <w:rsid w:val="00B14E6E"/>
    <w:rsid w:val="00B15C0A"/>
    <w:rsid w:val="00B20127"/>
    <w:rsid w:val="00B21365"/>
    <w:rsid w:val="00B2139E"/>
    <w:rsid w:val="00B23872"/>
    <w:rsid w:val="00B25F6D"/>
    <w:rsid w:val="00B26A32"/>
    <w:rsid w:val="00B31972"/>
    <w:rsid w:val="00B3647B"/>
    <w:rsid w:val="00B45144"/>
    <w:rsid w:val="00B5268F"/>
    <w:rsid w:val="00B553B6"/>
    <w:rsid w:val="00B56549"/>
    <w:rsid w:val="00B571F1"/>
    <w:rsid w:val="00B665A7"/>
    <w:rsid w:val="00B67E00"/>
    <w:rsid w:val="00B746B6"/>
    <w:rsid w:val="00B83393"/>
    <w:rsid w:val="00B853AE"/>
    <w:rsid w:val="00B874E0"/>
    <w:rsid w:val="00B92C85"/>
    <w:rsid w:val="00B9336C"/>
    <w:rsid w:val="00BA021A"/>
    <w:rsid w:val="00BA43D5"/>
    <w:rsid w:val="00BA457C"/>
    <w:rsid w:val="00BB1E9E"/>
    <w:rsid w:val="00BC13AD"/>
    <w:rsid w:val="00BC28AA"/>
    <w:rsid w:val="00BC5B80"/>
    <w:rsid w:val="00BD6B19"/>
    <w:rsid w:val="00BF0AE5"/>
    <w:rsid w:val="00BF2C70"/>
    <w:rsid w:val="00BF4E7E"/>
    <w:rsid w:val="00BF5162"/>
    <w:rsid w:val="00C001AA"/>
    <w:rsid w:val="00C04B06"/>
    <w:rsid w:val="00C071C7"/>
    <w:rsid w:val="00C1166C"/>
    <w:rsid w:val="00C11C22"/>
    <w:rsid w:val="00C13717"/>
    <w:rsid w:val="00C14DB0"/>
    <w:rsid w:val="00C16A8C"/>
    <w:rsid w:val="00C2777E"/>
    <w:rsid w:val="00C354FD"/>
    <w:rsid w:val="00C362B2"/>
    <w:rsid w:val="00C407AF"/>
    <w:rsid w:val="00C44461"/>
    <w:rsid w:val="00C459E4"/>
    <w:rsid w:val="00C53C46"/>
    <w:rsid w:val="00C55C43"/>
    <w:rsid w:val="00C60C68"/>
    <w:rsid w:val="00C6595E"/>
    <w:rsid w:val="00C66BD6"/>
    <w:rsid w:val="00C715EF"/>
    <w:rsid w:val="00C740C6"/>
    <w:rsid w:val="00C751E8"/>
    <w:rsid w:val="00C8092E"/>
    <w:rsid w:val="00C82B2A"/>
    <w:rsid w:val="00C926EE"/>
    <w:rsid w:val="00C933A7"/>
    <w:rsid w:val="00C9352A"/>
    <w:rsid w:val="00C9403B"/>
    <w:rsid w:val="00C95E82"/>
    <w:rsid w:val="00CA0D43"/>
    <w:rsid w:val="00CA5EA3"/>
    <w:rsid w:val="00CA7077"/>
    <w:rsid w:val="00CA7E94"/>
    <w:rsid w:val="00CB29A1"/>
    <w:rsid w:val="00CC136C"/>
    <w:rsid w:val="00CC4064"/>
    <w:rsid w:val="00CD1CEC"/>
    <w:rsid w:val="00CD65B6"/>
    <w:rsid w:val="00CE11A7"/>
    <w:rsid w:val="00CF2210"/>
    <w:rsid w:val="00CF29B5"/>
    <w:rsid w:val="00CF5EAC"/>
    <w:rsid w:val="00D1064D"/>
    <w:rsid w:val="00D11BC7"/>
    <w:rsid w:val="00D1202A"/>
    <w:rsid w:val="00D16E4E"/>
    <w:rsid w:val="00D2331E"/>
    <w:rsid w:val="00D25C87"/>
    <w:rsid w:val="00D4210B"/>
    <w:rsid w:val="00D451C5"/>
    <w:rsid w:val="00D51E15"/>
    <w:rsid w:val="00D71FC9"/>
    <w:rsid w:val="00D7435E"/>
    <w:rsid w:val="00D74B87"/>
    <w:rsid w:val="00D859F0"/>
    <w:rsid w:val="00D86B1A"/>
    <w:rsid w:val="00DA34DA"/>
    <w:rsid w:val="00DA760F"/>
    <w:rsid w:val="00DB2367"/>
    <w:rsid w:val="00DB2CBD"/>
    <w:rsid w:val="00DC10E0"/>
    <w:rsid w:val="00DC65B2"/>
    <w:rsid w:val="00DD6C95"/>
    <w:rsid w:val="00DE0765"/>
    <w:rsid w:val="00DE2F81"/>
    <w:rsid w:val="00DE4C69"/>
    <w:rsid w:val="00DE7DCC"/>
    <w:rsid w:val="00DF0707"/>
    <w:rsid w:val="00DF2374"/>
    <w:rsid w:val="00DF2F48"/>
    <w:rsid w:val="00E01CD3"/>
    <w:rsid w:val="00E05B63"/>
    <w:rsid w:val="00E05DF5"/>
    <w:rsid w:val="00E11FF1"/>
    <w:rsid w:val="00E12B46"/>
    <w:rsid w:val="00E1355B"/>
    <w:rsid w:val="00E13706"/>
    <w:rsid w:val="00E14075"/>
    <w:rsid w:val="00E144B1"/>
    <w:rsid w:val="00E201B4"/>
    <w:rsid w:val="00E229A7"/>
    <w:rsid w:val="00E2387A"/>
    <w:rsid w:val="00E27041"/>
    <w:rsid w:val="00E31CB5"/>
    <w:rsid w:val="00E40A07"/>
    <w:rsid w:val="00E46AFB"/>
    <w:rsid w:val="00E5280A"/>
    <w:rsid w:val="00E52CFC"/>
    <w:rsid w:val="00E52FED"/>
    <w:rsid w:val="00E53F82"/>
    <w:rsid w:val="00E60764"/>
    <w:rsid w:val="00E62ECE"/>
    <w:rsid w:val="00E63E09"/>
    <w:rsid w:val="00E71708"/>
    <w:rsid w:val="00E74F98"/>
    <w:rsid w:val="00E75FE5"/>
    <w:rsid w:val="00E81227"/>
    <w:rsid w:val="00E8418D"/>
    <w:rsid w:val="00E8538C"/>
    <w:rsid w:val="00E853F6"/>
    <w:rsid w:val="00E9101E"/>
    <w:rsid w:val="00E93ECA"/>
    <w:rsid w:val="00E95A15"/>
    <w:rsid w:val="00EA1CC8"/>
    <w:rsid w:val="00EC0CE1"/>
    <w:rsid w:val="00EC1F8A"/>
    <w:rsid w:val="00EC4AA2"/>
    <w:rsid w:val="00EC56CD"/>
    <w:rsid w:val="00ED24B5"/>
    <w:rsid w:val="00ED7879"/>
    <w:rsid w:val="00EE2270"/>
    <w:rsid w:val="00EE7876"/>
    <w:rsid w:val="00EE7C1A"/>
    <w:rsid w:val="00EF26DA"/>
    <w:rsid w:val="00F044AE"/>
    <w:rsid w:val="00F050AC"/>
    <w:rsid w:val="00F06022"/>
    <w:rsid w:val="00F10602"/>
    <w:rsid w:val="00F11C05"/>
    <w:rsid w:val="00F131F2"/>
    <w:rsid w:val="00F2040C"/>
    <w:rsid w:val="00F233F9"/>
    <w:rsid w:val="00F25F44"/>
    <w:rsid w:val="00F26951"/>
    <w:rsid w:val="00F447A8"/>
    <w:rsid w:val="00F44965"/>
    <w:rsid w:val="00F45E73"/>
    <w:rsid w:val="00F5420F"/>
    <w:rsid w:val="00F62242"/>
    <w:rsid w:val="00F62A46"/>
    <w:rsid w:val="00F652F9"/>
    <w:rsid w:val="00F66992"/>
    <w:rsid w:val="00F67DD2"/>
    <w:rsid w:val="00F81DC4"/>
    <w:rsid w:val="00F848C2"/>
    <w:rsid w:val="00F86B76"/>
    <w:rsid w:val="00F92C70"/>
    <w:rsid w:val="00F9619A"/>
    <w:rsid w:val="00FA013C"/>
    <w:rsid w:val="00FA221F"/>
    <w:rsid w:val="00FA4EB2"/>
    <w:rsid w:val="00FA71C6"/>
    <w:rsid w:val="00FB1A24"/>
    <w:rsid w:val="00FB37C1"/>
    <w:rsid w:val="00FD22B4"/>
    <w:rsid w:val="00FD438B"/>
    <w:rsid w:val="00FD5D6E"/>
    <w:rsid w:val="00FE01DC"/>
    <w:rsid w:val="00FE0F5A"/>
    <w:rsid w:val="00FE2A17"/>
    <w:rsid w:val="00FE356F"/>
    <w:rsid w:val="00FE6D5F"/>
    <w:rsid w:val="00FF3368"/>
    <w:rsid w:val="00FF45F6"/>
    <w:rsid w:val="00FF6CD6"/>
    <w:rsid w:val="0C820EB2"/>
    <w:rsid w:val="0F510BAD"/>
    <w:rsid w:val="11219EE0"/>
    <w:rsid w:val="18B586BA"/>
    <w:rsid w:val="1B17DF23"/>
    <w:rsid w:val="4D4609C9"/>
    <w:rsid w:val="4F33290B"/>
    <w:rsid w:val="519999E3"/>
    <w:rsid w:val="51D54D61"/>
    <w:rsid w:val="6819EA8A"/>
    <w:rsid w:val="7971166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774964"/>
  <w15:chartTrackingRefBased/>
  <w15:docId w15:val="{5991D7D7-5182-402E-B984-201BD2C53A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B37C1"/>
    <w:pPr>
      <w:spacing w:after="240"/>
    </w:pPr>
    <w:rPr>
      <w:rFonts w:ascii="Times New Roman" w:hAnsi="Times New Roman"/>
      <w:sz w:val="24"/>
      <w:szCs w:val="22"/>
    </w:rPr>
  </w:style>
  <w:style w:type="paragraph" w:styleId="Heading1">
    <w:name w:val="heading 1"/>
    <w:basedOn w:val="Normal"/>
    <w:next w:val="BodyDoubleSpace05FirstLine"/>
    <w:link w:val="Heading1Char"/>
    <w:uiPriority w:val="9"/>
    <w:qFormat/>
    <w:rsid w:val="00E13706"/>
    <w:pPr>
      <w:keepNext/>
      <w:keepLines/>
      <w:spacing w:after="0" w:line="480" w:lineRule="auto"/>
      <w:jc w:val="center"/>
      <w:outlineLvl w:val="0"/>
    </w:pPr>
    <w:rPr>
      <w:rFonts w:eastAsia="Times New Roman"/>
      <w:b/>
      <w:bCs/>
      <w:szCs w:val="28"/>
    </w:rPr>
  </w:style>
  <w:style w:type="paragraph" w:styleId="Heading2">
    <w:name w:val="heading 2"/>
    <w:basedOn w:val="Normal"/>
    <w:next w:val="BodyDoubleSpace05FirstLine"/>
    <w:link w:val="Heading2Char"/>
    <w:uiPriority w:val="9"/>
    <w:unhideWhenUsed/>
    <w:qFormat/>
    <w:rsid w:val="00E13706"/>
    <w:pPr>
      <w:keepNext/>
      <w:keepLines/>
      <w:spacing w:after="0" w:line="480" w:lineRule="auto"/>
      <w:jc w:val="center"/>
      <w:outlineLvl w:val="1"/>
    </w:pPr>
    <w:rPr>
      <w:rFonts w:eastAsia="Times New Roman"/>
      <w:b/>
      <w:bCs/>
      <w:szCs w:val="26"/>
    </w:rPr>
  </w:style>
  <w:style w:type="paragraph" w:styleId="Heading3">
    <w:name w:val="heading 3"/>
    <w:basedOn w:val="Normal"/>
    <w:next w:val="BodyDoubleSpace05FirstLine"/>
    <w:link w:val="Heading3Char"/>
    <w:uiPriority w:val="9"/>
    <w:unhideWhenUsed/>
    <w:qFormat/>
    <w:rsid w:val="00E13706"/>
    <w:pPr>
      <w:keepNext/>
      <w:keepLines/>
      <w:spacing w:after="0" w:line="480" w:lineRule="auto"/>
      <w:outlineLvl w:val="2"/>
    </w:pPr>
    <w:rPr>
      <w:rFonts w:eastAsia="Times New Roman"/>
      <w:b/>
      <w:bCs/>
    </w:rPr>
  </w:style>
  <w:style w:type="paragraph" w:styleId="Heading4">
    <w:name w:val="heading 4"/>
    <w:basedOn w:val="Normal"/>
    <w:next w:val="BodyDoubleSpace05FirstLine"/>
    <w:link w:val="Heading4Char"/>
    <w:uiPriority w:val="9"/>
    <w:unhideWhenUsed/>
    <w:qFormat/>
    <w:rsid w:val="00E13706"/>
    <w:pPr>
      <w:keepNext/>
      <w:keepLines/>
      <w:spacing w:after="0" w:line="480" w:lineRule="auto"/>
      <w:outlineLvl w:val="3"/>
    </w:pPr>
    <w:rPr>
      <w:rFonts w:eastAsia="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E13706"/>
    <w:rPr>
      <w:rFonts w:ascii="Times New Roman" w:eastAsia="Times New Roman" w:hAnsi="Times New Roman"/>
      <w:b/>
      <w:bCs/>
      <w:sz w:val="24"/>
      <w:szCs w:val="28"/>
    </w:rPr>
  </w:style>
  <w:style w:type="character" w:customStyle="1" w:styleId="Heading2Char">
    <w:name w:val="Heading 2 Char"/>
    <w:link w:val="Heading2"/>
    <w:uiPriority w:val="9"/>
    <w:rsid w:val="00E13706"/>
    <w:rPr>
      <w:rFonts w:ascii="Times New Roman" w:eastAsia="Times New Roman" w:hAnsi="Times New Roman"/>
      <w:b/>
      <w:bCs/>
      <w:sz w:val="24"/>
      <w:szCs w:val="26"/>
    </w:rPr>
  </w:style>
  <w:style w:type="character" w:customStyle="1" w:styleId="Heading3Char">
    <w:name w:val="Heading 3 Char"/>
    <w:link w:val="Heading3"/>
    <w:uiPriority w:val="9"/>
    <w:rsid w:val="00E13706"/>
    <w:rPr>
      <w:rFonts w:ascii="Times New Roman" w:eastAsia="Times New Roman" w:hAnsi="Times New Roman"/>
      <w:b/>
      <w:bCs/>
      <w:sz w:val="24"/>
      <w:szCs w:val="22"/>
    </w:rPr>
  </w:style>
  <w:style w:type="character" w:customStyle="1" w:styleId="Heading4Char">
    <w:name w:val="Heading 4 Char"/>
    <w:link w:val="Heading4"/>
    <w:uiPriority w:val="9"/>
    <w:rsid w:val="00E13706"/>
    <w:rPr>
      <w:rFonts w:ascii="Times New Roman" w:eastAsia="Times New Roman" w:hAnsi="Times New Roman"/>
      <w:b/>
      <w:bCs/>
      <w:i/>
      <w:iCs/>
      <w:sz w:val="24"/>
      <w:szCs w:val="22"/>
    </w:rPr>
  </w:style>
  <w:style w:type="paragraph" w:customStyle="1" w:styleId="FigureNote">
    <w:name w:val="Figure Note"/>
    <w:basedOn w:val="Normal"/>
    <w:qFormat/>
    <w:rsid w:val="002C54DA"/>
  </w:style>
  <w:style w:type="paragraph" w:customStyle="1" w:styleId="Citation">
    <w:name w:val="Citation"/>
    <w:basedOn w:val="Normal"/>
    <w:qFormat/>
    <w:rsid w:val="007C3567"/>
    <w:pPr>
      <w:spacing w:after="0" w:line="480" w:lineRule="auto"/>
      <w:ind w:left="720" w:hanging="720"/>
    </w:pPr>
  </w:style>
  <w:style w:type="paragraph" w:customStyle="1" w:styleId="Figuretitle">
    <w:name w:val="Figure title"/>
    <w:basedOn w:val="Normal"/>
    <w:qFormat/>
    <w:rsid w:val="002C54DA"/>
    <w:pPr>
      <w:tabs>
        <w:tab w:val="left" w:pos="1080"/>
      </w:tabs>
      <w:spacing w:after="0"/>
    </w:pPr>
  </w:style>
  <w:style w:type="paragraph" w:customStyle="1" w:styleId="Tabletitle">
    <w:name w:val="Table title"/>
    <w:basedOn w:val="Normal"/>
    <w:qFormat/>
    <w:rsid w:val="002C54DA"/>
    <w:pPr>
      <w:tabs>
        <w:tab w:val="left" w:pos="1080"/>
      </w:tabs>
      <w:spacing w:before="240"/>
    </w:pPr>
  </w:style>
  <w:style w:type="paragraph" w:customStyle="1" w:styleId="Figure">
    <w:name w:val="Figure"/>
    <w:basedOn w:val="Normal"/>
    <w:qFormat/>
    <w:rsid w:val="00510298"/>
    <w:pPr>
      <w:jc w:val="center"/>
    </w:pPr>
  </w:style>
  <w:style w:type="table" w:styleId="TableGrid">
    <w:name w:val="Table Grid"/>
    <w:basedOn w:val="TableNormal"/>
    <w:uiPriority w:val="59"/>
    <w:rsid w:val="005102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qFormat/>
    <w:rsid w:val="007C3567"/>
    <w:pPr>
      <w:spacing w:after="60"/>
    </w:pPr>
  </w:style>
  <w:style w:type="paragraph" w:customStyle="1" w:styleId="Tablenote">
    <w:name w:val="Table note"/>
    <w:basedOn w:val="Normal"/>
    <w:qFormat/>
    <w:rsid w:val="007C3567"/>
    <w:pPr>
      <w:spacing w:after="360"/>
    </w:pPr>
  </w:style>
  <w:style w:type="paragraph" w:styleId="Header">
    <w:name w:val="header"/>
    <w:basedOn w:val="Normal"/>
    <w:link w:val="HeaderChar"/>
    <w:uiPriority w:val="99"/>
    <w:unhideWhenUsed/>
    <w:rsid w:val="00510298"/>
    <w:pPr>
      <w:tabs>
        <w:tab w:val="center" w:pos="4680"/>
        <w:tab w:val="right" w:pos="9360"/>
      </w:tabs>
      <w:spacing w:after="0"/>
    </w:pPr>
  </w:style>
  <w:style w:type="character" w:customStyle="1" w:styleId="HeaderChar">
    <w:name w:val="Header Char"/>
    <w:basedOn w:val="DefaultParagraphFont"/>
    <w:link w:val="Header"/>
    <w:uiPriority w:val="99"/>
    <w:rsid w:val="00510298"/>
  </w:style>
  <w:style w:type="paragraph" w:styleId="Footer">
    <w:name w:val="footer"/>
    <w:basedOn w:val="Normal"/>
    <w:link w:val="FooterChar"/>
    <w:uiPriority w:val="99"/>
    <w:unhideWhenUsed/>
    <w:rsid w:val="00510298"/>
    <w:pPr>
      <w:tabs>
        <w:tab w:val="center" w:pos="4680"/>
        <w:tab w:val="right" w:pos="9360"/>
      </w:tabs>
      <w:spacing w:after="0"/>
    </w:pPr>
  </w:style>
  <w:style w:type="character" w:customStyle="1" w:styleId="FooterChar">
    <w:name w:val="Footer Char"/>
    <w:basedOn w:val="DefaultParagraphFont"/>
    <w:link w:val="Footer"/>
    <w:uiPriority w:val="99"/>
    <w:rsid w:val="00510298"/>
  </w:style>
  <w:style w:type="character" w:styleId="Hyperlink">
    <w:name w:val="Hyperlink"/>
    <w:uiPriority w:val="99"/>
    <w:unhideWhenUsed/>
    <w:rsid w:val="00510298"/>
    <w:rPr>
      <w:color w:val="0563C1"/>
      <w:u w:val="single"/>
    </w:rPr>
  </w:style>
  <w:style w:type="paragraph" w:styleId="TOC1">
    <w:name w:val="toc 1"/>
    <w:basedOn w:val="Normal"/>
    <w:next w:val="Normal"/>
    <w:uiPriority w:val="39"/>
    <w:unhideWhenUsed/>
    <w:rsid w:val="00DC65B2"/>
    <w:pPr>
      <w:tabs>
        <w:tab w:val="right" w:leader="dot" w:pos="9350"/>
      </w:tabs>
      <w:ind w:right="720"/>
    </w:pPr>
  </w:style>
  <w:style w:type="paragraph" w:styleId="TOC2">
    <w:name w:val="toc 2"/>
    <w:basedOn w:val="Normal"/>
    <w:next w:val="Normal"/>
    <w:uiPriority w:val="39"/>
    <w:unhideWhenUsed/>
    <w:rsid w:val="00DC65B2"/>
    <w:pPr>
      <w:ind w:left="216" w:right="720"/>
    </w:pPr>
  </w:style>
  <w:style w:type="paragraph" w:styleId="TOC3">
    <w:name w:val="toc 3"/>
    <w:basedOn w:val="Normal"/>
    <w:next w:val="Normal"/>
    <w:uiPriority w:val="39"/>
    <w:unhideWhenUsed/>
    <w:rsid w:val="00DC65B2"/>
    <w:pPr>
      <w:ind w:left="446" w:right="720"/>
    </w:pPr>
  </w:style>
  <w:style w:type="paragraph" w:customStyle="1" w:styleId="BodyDoubleSpace05FirstLine">
    <w:name w:val="Body Double Space 0.5 First Line"/>
    <w:basedOn w:val="Normal"/>
    <w:qFormat/>
    <w:rsid w:val="00C407AF"/>
    <w:pPr>
      <w:spacing w:after="0" w:line="480" w:lineRule="auto"/>
      <w:ind w:firstLine="720"/>
      <w:jc w:val="both"/>
    </w:pPr>
  </w:style>
  <w:style w:type="paragraph" w:customStyle="1" w:styleId="ListEntry">
    <w:name w:val="List Entry"/>
    <w:basedOn w:val="Normal"/>
    <w:qFormat/>
    <w:rsid w:val="00ED24B5"/>
    <w:pPr>
      <w:tabs>
        <w:tab w:val="left" w:leader="dot" w:pos="4320"/>
      </w:tabs>
    </w:pPr>
    <w:rPr>
      <w:szCs w:val="24"/>
    </w:rPr>
  </w:style>
  <w:style w:type="paragraph" w:customStyle="1" w:styleId="Bullets">
    <w:name w:val="Bullets"/>
    <w:basedOn w:val="Normal"/>
    <w:qFormat/>
    <w:rsid w:val="005A4FAC"/>
    <w:pPr>
      <w:numPr>
        <w:numId w:val="1"/>
      </w:numPr>
      <w:spacing w:after="0" w:line="480" w:lineRule="auto"/>
      <w:ind w:left="1080"/>
    </w:pPr>
  </w:style>
  <w:style w:type="paragraph" w:customStyle="1" w:styleId="AppendixTabletitle">
    <w:name w:val="Appendix Table title"/>
    <w:basedOn w:val="Normal"/>
    <w:qFormat/>
    <w:rsid w:val="00CF5EAC"/>
    <w:pPr>
      <w:tabs>
        <w:tab w:val="left" w:pos="1080"/>
      </w:tabs>
      <w:spacing w:before="240"/>
    </w:pPr>
  </w:style>
  <w:style w:type="paragraph" w:customStyle="1" w:styleId="AppendixFiguretitle">
    <w:name w:val="Appendix Figure title"/>
    <w:basedOn w:val="Normal"/>
    <w:qFormat/>
    <w:rsid w:val="002C54DA"/>
    <w:pPr>
      <w:tabs>
        <w:tab w:val="left" w:pos="1080"/>
      </w:tabs>
      <w:spacing w:after="0"/>
    </w:pPr>
  </w:style>
  <w:style w:type="paragraph" w:styleId="BalloonText">
    <w:name w:val="Balloon Text"/>
    <w:basedOn w:val="Normal"/>
    <w:link w:val="BalloonTextChar"/>
    <w:uiPriority w:val="99"/>
    <w:semiHidden/>
    <w:unhideWhenUsed/>
    <w:rsid w:val="00415C63"/>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C63"/>
    <w:rPr>
      <w:rFonts w:ascii="Segoe UI" w:hAnsi="Segoe UI" w:cs="Segoe UI"/>
      <w:sz w:val="18"/>
      <w:szCs w:val="18"/>
    </w:rPr>
  </w:style>
  <w:style w:type="paragraph" w:customStyle="1" w:styleId="GS1">
    <w:name w:val="GS1"/>
    <w:basedOn w:val="Normal"/>
    <w:next w:val="BodyDoubleSpace05FirstLine"/>
    <w:qFormat/>
    <w:rsid w:val="00BC28AA"/>
    <w:pPr>
      <w:keepNext/>
      <w:keepLines/>
      <w:numPr>
        <w:numId w:val="3"/>
      </w:numPr>
      <w:spacing w:after="0" w:line="480" w:lineRule="auto"/>
      <w:jc w:val="center"/>
    </w:pPr>
    <w:rPr>
      <w:b/>
      <w:caps/>
      <w:sz w:val="32"/>
    </w:rPr>
  </w:style>
  <w:style w:type="paragraph" w:customStyle="1" w:styleId="GS2">
    <w:name w:val="GS2"/>
    <w:basedOn w:val="Normal"/>
    <w:next w:val="BodyDoubleSpace05FirstLine"/>
    <w:qFormat/>
    <w:rsid w:val="00BC28AA"/>
    <w:pPr>
      <w:keepNext/>
      <w:keepLines/>
      <w:numPr>
        <w:ilvl w:val="1"/>
        <w:numId w:val="3"/>
      </w:numPr>
      <w:spacing w:after="0" w:line="480" w:lineRule="auto"/>
      <w:jc w:val="center"/>
    </w:pPr>
    <w:rPr>
      <w:b/>
      <w:sz w:val="28"/>
    </w:rPr>
  </w:style>
  <w:style w:type="paragraph" w:customStyle="1" w:styleId="GS3">
    <w:name w:val="GS3"/>
    <w:basedOn w:val="Normal"/>
    <w:next w:val="BodyDoubleSpace05FirstLine"/>
    <w:qFormat/>
    <w:rsid w:val="001F3383"/>
    <w:pPr>
      <w:keepNext/>
      <w:keepLines/>
      <w:numPr>
        <w:ilvl w:val="2"/>
        <w:numId w:val="3"/>
      </w:numPr>
      <w:spacing w:after="0" w:line="480" w:lineRule="auto"/>
    </w:pPr>
    <w:rPr>
      <w:b/>
    </w:rPr>
  </w:style>
  <w:style w:type="paragraph" w:customStyle="1" w:styleId="GS4">
    <w:name w:val="GS4"/>
    <w:basedOn w:val="Normal"/>
    <w:next w:val="BodyDoubleSpace05FirstLine"/>
    <w:qFormat/>
    <w:rsid w:val="001F3383"/>
    <w:pPr>
      <w:keepNext/>
      <w:keepLines/>
      <w:numPr>
        <w:ilvl w:val="3"/>
        <w:numId w:val="3"/>
      </w:numPr>
      <w:spacing w:after="0" w:line="480" w:lineRule="auto"/>
    </w:pPr>
    <w:rPr>
      <w:b/>
      <w:i/>
    </w:rPr>
  </w:style>
  <w:style w:type="paragraph" w:customStyle="1" w:styleId="GS-MajorHeading">
    <w:name w:val="GS - Major Heading"/>
    <w:basedOn w:val="Normal"/>
    <w:qFormat/>
    <w:rsid w:val="000C0BB1"/>
    <w:pPr>
      <w:spacing w:after="0" w:line="480" w:lineRule="auto"/>
      <w:jc w:val="center"/>
    </w:pPr>
    <w:rPr>
      <w:b/>
      <w:caps/>
    </w:rPr>
  </w:style>
  <w:style w:type="character" w:styleId="UnresolvedMention">
    <w:name w:val="Unresolved Mention"/>
    <w:basedOn w:val="DefaultParagraphFont"/>
    <w:uiPriority w:val="99"/>
    <w:semiHidden/>
    <w:unhideWhenUsed/>
    <w:rsid w:val="00891603"/>
    <w:rPr>
      <w:color w:val="605E5C"/>
      <w:shd w:val="clear" w:color="auto" w:fill="E1DFDD"/>
    </w:rPr>
  </w:style>
  <w:style w:type="paragraph" w:customStyle="1" w:styleId="text">
    <w:name w:val="text"/>
    <w:aliases w:val="x,x Char Char,x Char Char Char"/>
    <w:basedOn w:val="Normal"/>
    <w:link w:val="textChar"/>
    <w:rsid w:val="00A42C82"/>
    <w:pPr>
      <w:spacing w:before="20" w:after="20"/>
    </w:pPr>
    <w:rPr>
      <w:rFonts w:ascii="ACaslon Regular" w:eastAsia="Times New Roman" w:hAnsi="ACaslon Regular"/>
      <w:sz w:val="20"/>
      <w:szCs w:val="20"/>
    </w:rPr>
  </w:style>
  <w:style w:type="character" w:customStyle="1" w:styleId="textChar">
    <w:name w:val="text Char"/>
    <w:link w:val="text"/>
    <w:rsid w:val="00A42C82"/>
    <w:rPr>
      <w:rFonts w:ascii="ACaslon Regular" w:eastAsia="Times New Roman" w:hAnsi="ACaslon Regular"/>
    </w:rPr>
  </w:style>
  <w:style w:type="paragraph" w:customStyle="1" w:styleId="DocumentText">
    <w:name w:val="Document Text"/>
    <w:basedOn w:val="Normal"/>
    <w:link w:val="DocumentTextChar"/>
    <w:qFormat/>
    <w:rsid w:val="00E5280A"/>
    <w:pPr>
      <w:spacing w:after="200"/>
    </w:pPr>
    <w:rPr>
      <w:rFonts w:eastAsia="Times New Roman"/>
      <w:szCs w:val="24"/>
      <w:lang w:eastAsia="ar-SA"/>
    </w:rPr>
  </w:style>
  <w:style w:type="character" w:customStyle="1" w:styleId="DocumentTextChar">
    <w:name w:val="Document Text Char"/>
    <w:basedOn w:val="DefaultParagraphFont"/>
    <w:link w:val="DocumentText"/>
    <w:rsid w:val="00E5280A"/>
    <w:rPr>
      <w:rFonts w:ascii="Times New Roman" w:eastAsia="Times New Roman" w:hAnsi="Times New Roman"/>
      <w:sz w:val="24"/>
      <w:szCs w:val="24"/>
      <w:lang w:eastAsia="ar-SA"/>
    </w:rPr>
  </w:style>
  <w:style w:type="paragraph" w:customStyle="1" w:styleId="BoxTitle">
    <w:name w:val="Box Title"/>
    <w:aliases w:val="b"/>
    <w:basedOn w:val="Normal"/>
    <w:rsid w:val="009D4B7B"/>
    <w:pPr>
      <w:keepNext/>
      <w:spacing w:before="20" w:after="0"/>
      <w:jc w:val="center"/>
    </w:pPr>
    <w:rPr>
      <w:rFonts w:ascii="Arial Narrow" w:eastAsia="Times New Roman" w:hAnsi="Arial Narrow"/>
      <w:b/>
      <w:sz w:val="22"/>
      <w:szCs w:val="20"/>
    </w:rPr>
  </w:style>
  <w:style w:type="paragraph" w:customStyle="1" w:styleId="DocumentSub-subsectionHeading">
    <w:name w:val="Document Sub-subsection Heading"/>
    <w:basedOn w:val="Normal"/>
    <w:link w:val="DocumentSub-subsectionHeadingChar"/>
    <w:qFormat/>
    <w:rsid w:val="009D4B7B"/>
    <w:pPr>
      <w:keepNext/>
      <w:spacing w:before="120" w:after="120"/>
    </w:pPr>
    <w:rPr>
      <w:rFonts w:eastAsia="Times New Roman"/>
      <w:b/>
      <w:sz w:val="28"/>
      <w:szCs w:val="20"/>
    </w:rPr>
  </w:style>
  <w:style w:type="character" w:customStyle="1" w:styleId="DocumentSub-subsectionHeadingChar">
    <w:name w:val="Document Sub-subsection Heading Char"/>
    <w:basedOn w:val="DefaultParagraphFont"/>
    <w:link w:val="DocumentSub-subsectionHeading"/>
    <w:rsid w:val="009D4B7B"/>
    <w:rPr>
      <w:rFonts w:ascii="Times New Roman" w:eastAsia="Times New Roman" w:hAnsi="Times New Roman"/>
      <w:b/>
      <w:sz w:val="28"/>
    </w:rPr>
  </w:style>
  <w:style w:type="paragraph" w:customStyle="1" w:styleId="NormalTable">
    <w:name w:val="NormalTable"/>
    <w:basedOn w:val="Normal"/>
    <w:rsid w:val="00BF2C70"/>
    <w:pPr>
      <w:widowControl w:val="0"/>
      <w:suppressAutoHyphens/>
      <w:spacing w:after="0"/>
    </w:pPr>
    <w:rPr>
      <w:rFonts w:eastAsia="Times New Roman"/>
      <w:szCs w:val="24"/>
      <w:lang w:eastAsia="ar-SA"/>
    </w:rPr>
  </w:style>
  <w:style w:type="paragraph" w:styleId="TOCHeading">
    <w:name w:val="TOC Heading"/>
    <w:basedOn w:val="Heading1"/>
    <w:next w:val="Normal"/>
    <w:uiPriority w:val="39"/>
    <w:unhideWhenUsed/>
    <w:qFormat/>
    <w:rsid w:val="009A6012"/>
    <w:p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rPr>
  </w:style>
  <w:style w:type="paragraph" w:styleId="Caption">
    <w:name w:val="caption"/>
    <w:basedOn w:val="Normal"/>
    <w:next w:val="Normal"/>
    <w:uiPriority w:val="35"/>
    <w:unhideWhenUsed/>
    <w:qFormat/>
    <w:rsid w:val="002D7667"/>
    <w:pPr>
      <w:spacing w:after="200" w:line="360" w:lineRule="auto"/>
    </w:pPr>
    <w:rPr>
      <w:b/>
      <w:iCs/>
      <w:szCs w:val="18"/>
    </w:rPr>
  </w:style>
  <w:style w:type="paragraph" w:styleId="TableofFigures">
    <w:name w:val="table of figures"/>
    <w:basedOn w:val="Normal"/>
    <w:next w:val="Normal"/>
    <w:uiPriority w:val="99"/>
    <w:unhideWhenUsed/>
    <w:rsid w:val="00AD5153"/>
    <w:pPr>
      <w:spacing w:after="0"/>
    </w:pPr>
  </w:style>
  <w:style w:type="paragraph" w:customStyle="1" w:styleId="Abstract">
    <w:name w:val="Abstract"/>
    <w:basedOn w:val="Normal"/>
    <w:next w:val="Normal"/>
    <w:rsid w:val="00DB2CBD"/>
    <w:pPr>
      <w:spacing w:before="20" w:after="0"/>
      <w:ind w:firstLine="240"/>
      <w:jc w:val="both"/>
    </w:pPr>
    <w:rPr>
      <w:rFonts w:eastAsia="Times New Roman"/>
      <w:b/>
      <w:sz w:val="18"/>
      <w:szCs w:val="20"/>
    </w:rPr>
  </w:style>
  <w:style w:type="character" w:customStyle="1" w:styleId="normaltextrun">
    <w:name w:val="normaltextrun"/>
    <w:basedOn w:val="DefaultParagraphFont"/>
    <w:rsid w:val="00B23872"/>
  </w:style>
  <w:style w:type="character" w:customStyle="1" w:styleId="eop">
    <w:name w:val="eop"/>
    <w:basedOn w:val="DefaultParagraphFont"/>
    <w:rsid w:val="00B23872"/>
  </w:style>
  <w:style w:type="paragraph" w:styleId="HTMLPreformatted">
    <w:name w:val="HTML Preformatted"/>
    <w:basedOn w:val="Normal"/>
    <w:link w:val="HTMLPreformattedChar"/>
    <w:uiPriority w:val="99"/>
    <w:semiHidden/>
    <w:unhideWhenUsed/>
    <w:rsid w:val="00C74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lang w:val="en-IN" w:eastAsia="en-IN"/>
    </w:rPr>
  </w:style>
  <w:style w:type="character" w:customStyle="1" w:styleId="HTMLPreformattedChar">
    <w:name w:val="HTML Preformatted Char"/>
    <w:basedOn w:val="DefaultParagraphFont"/>
    <w:link w:val="HTMLPreformatted"/>
    <w:uiPriority w:val="99"/>
    <w:semiHidden/>
    <w:rsid w:val="00C740C6"/>
    <w:rPr>
      <w:rFonts w:ascii="Courier New" w:eastAsia="Times New Roman" w:hAnsi="Courier New" w:cs="Courier New"/>
      <w:lang w:val="en-IN" w:eastAsia="en-IN"/>
    </w:rPr>
  </w:style>
  <w:style w:type="paragraph" w:styleId="Bibliography">
    <w:name w:val="Bibliography"/>
    <w:basedOn w:val="Normal"/>
    <w:next w:val="Normal"/>
    <w:uiPriority w:val="37"/>
    <w:unhideWhenUsed/>
    <w:rsid w:val="002A5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489734">
      <w:bodyDiv w:val="1"/>
      <w:marLeft w:val="0"/>
      <w:marRight w:val="0"/>
      <w:marTop w:val="0"/>
      <w:marBottom w:val="0"/>
      <w:divBdr>
        <w:top w:val="none" w:sz="0" w:space="0" w:color="auto"/>
        <w:left w:val="none" w:sz="0" w:space="0" w:color="auto"/>
        <w:bottom w:val="none" w:sz="0" w:space="0" w:color="auto"/>
        <w:right w:val="none" w:sz="0" w:space="0" w:color="auto"/>
      </w:divBdr>
    </w:div>
    <w:div w:id="131993355">
      <w:bodyDiv w:val="1"/>
      <w:marLeft w:val="0"/>
      <w:marRight w:val="0"/>
      <w:marTop w:val="0"/>
      <w:marBottom w:val="0"/>
      <w:divBdr>
        <w:top w:val="none" w:sz="0" w:space="0" w:color="auto"/>
        <w:left w:val="none" w:sz="0" w:space="0" w:color="auto"/>
        <w:bottom w:val="none" w:sz="0" w:space="0" w:color="auto"/>
        <w:right w:val="none" w:sz="0" w:space="0" w:color="auto"/>
      </w:divBdr>
    </w:div>
    <w:div w:id="145126887">
      <w:bodyDiv w:val="1"/>
      <w:marLeft w:val="0"/>
      <w:marRight w:val="0"/>
      <w:marTop w:val="0"/>
      <w:marBottom w:val="0"/>
      <w:divBdr>
        <w:top w:val="none" w:sz="0" w:space="0" w:color="auto"/>
        <w:left w:val="none" w:sz="0" w:space="0" w:color="auto"/>
        <w:bottom w:val="none" w:sz="0" w:space="0" w:color="auto"/>
        <w:right w:val="none" w:sz="0" w:space="0" w:color="auto"/>
      </w:divBdr>
      <w:divsChild>
        <w:div w:id="390346835">
          <w:marLeft w:val="547"/>
          <w:marRight w:val="0"/>
          <w:marTop w:val="200"/>
          <w:marBottom w:val="0"/>
          <w:divBdr>
            <w:top w:val="none" w:sz="0" w:space="0" w:color="auto"/>
            <w:left w:val="none" w:sz="0" w:space="0" w:color="auto"/>
            <w:bottom w:val="none" w:sz="0" w:space="0" w:color="auto"/>
            <w:right w:val="none" w:sz="0" w:space="0" w:color="auto"/>
          </w:divBdr>
        </w:div>
        <w:div w:id="426731758">
          <w:marLeft w:val="547"/>
          <w:marRight w:val="0"/>
          <w:marTop w:val="200"/>
          <w:marBottom w:val="0"/>
          <w:divBdr>
            <w:top w:val="none" w:sz="0" w:space="0" w:color="auto"/>
            <w:left w:val="none" w:sz="0" w:space="0" w:color="auto"/>
            <w:bottom w:val="none" w:sz="0" w:space="0" w:color="auto"/>
            <w:right w:val="none" w:sz="0" w:space="0" w:color="auto"/>
          </w:divBdr>
        </w:div>
        <w:div w:id="881408521">
          <w:marLeft w:val="547"/>
          <w:marRight w:val="0"/>
          <w:marTop w:val="200"/>
          <w:marBottom w:val="0"/>
          <w:divBdr>
            <w:top w:val="none" w:sz="0" w:space="0" w:color="auto"/>
            <w:left w:val="none" w:sz="0" w:space="0" w:color="auto"/>
            <w:bottom w:val="none" w:sz="0" w:space="0" w:color="auto"/>
            <w:right w:val="none" w:sz="0" w:space="0" w:color="auto"/>
          </w:divBdr>
        </w:div>
        <w:div w:id="919556606">
          <w:marLeft w:val="547"/>
          <w:marRight w:val="0"/>
          <w:marTop w:val="200"/>
          <w:marBottom w:val="0"/>
          <w:divBdr>
            <w:top w:val="none" w:sz="0" w:space="0" w:color="auto"/>
            <w:left w:val="none" w:sz="0" w:space="0" w:color="auto"/>
            <w:bottom w:val="none" w:sz="0" w:space="0" w:color="auto"/>
            <w:right w:val="none" w:sz="0" w:space="0" w:color="auto"/>
          </w:divBdr>
        </w:div>
        <w:div w:id="1796022972">
          <w:marLeft w:val="547"/>
          <w:marRight w:val="0"/>
          <w:marTop w:val="200"/>
          <w:marBottom w:val="0"/>
          <w:divBdr>
            <w:top w:val="none" w:sz="0" w:space="0" w:color="auto"/>
            <w:left w:val="none" w:sz="0" w:space="0" w:color="auto"/>
            <w:bottom w:val="none" w:sz="0" w:space="0" w:color="auto"/>
            <w:right w:val="none" w:sz="0" w:space="0" w:color="auto"/>
          </w:divBdr>
        </w:div>
        <w:div w:id="1890534930">
          <w:marLeft w:val="547"/>
          <w:marRight w:val="0"/>
          <w:marTop w:val="200"/>
          <w:marBottom w:val="0"/>
          <w:divBdr>
            <w:top w:val="none" w:sz="0" w:space="0" w:color="auto"/>
            <w:left w:val="none" w:sz="0" w:space="0" w:color="auto"/>
            <w:bottom w:val="none" w:sz="0" w:space="0" w:color="auto"/>
            <w:right w:val="none" w:sz="0" w:space="0" w:color="auto"/>
          </w:divBdr>
        </w:div>
        <w:div w:id="2007704982">
          <w:marLeft w:val="547"/>
          <w:marRight w:val="0"/>
          <w:marTop w:val="200"/>
          <w:marBottom w:val="0"/>
          <w:divBdr>
            <w:top w:val="none" w:sz="0" w:space="0" w:color="auto"/>
            <w:left w:val="none" w:sz="0" w:space="0" w:color="auto"/>
            <w:bottom w:val="none" w:sz="0" w:space="0" w:color="auto"/>
            <w:right w:val="none" w:sz="0" w:space="0" w:color="auto"/>
          </w:divBdr>
        </w:div>
      </w:divsChild>
    </w:div>
    <w:div w:id="445463700">
      <w:bodyDiv w:val="1"/>
      <w:marLeft w:val="0"/>
      <w:marRight w:val="0"/>
      <w:marTop w:val="0"/>
      <w:marBottom w:val="0"/>
      <w:divBdr>
        <w:top w:val="none" w:sz="0" w:space="0" w:color="auto"/>
        <w:left w:val="none" w:sz="0" w:space="0" w:color="auto"/>
        <w:bottom w:val="none" w:sz="0" w:space="0" w:color="auto"/>
        <w:right w:val="none" w:sz="0" w:space="0" w:color="auto"/>
      </w:divBdr>
    </w:div>
    <w:div w:id="786507964">
      <w:bodyDiv w:val="1"/>
      <w:marLeft w:val="0"/>
      <w:marRight w:val="0"/>
      <w:marTop w:val="0"/>
      <w:marBottom w:val="0"/>
      <w:divBdr>
        <w:top w:val="none" w:sz="0" w:space="0" w:color="auto"/>
        <w:left w:val="none" w:sz="0" w:space="0" w:color="auto"/>
        <w:bottom w:val="none" w:sz="0" w:space="0" w:color="auto"/>
        <w:right w:val="none" w:sz="0" w:space="0" w:color="auto"/>
      </w:divBdr>
    </w:div>
    <w:div w:id="840043121">
      <w:bodyDiv w:val="1"/>
      <w:marLeft w:val="0"/>
      <w:marRight w:val="0"/>
      <w:marTop w:val="0"/>
      <w:marBottom w:val="0"/>
      <w:divBdr>
        <w:top w:val="none" w:sz="0" w:space="0" w:color="auto"/>
        <w:left w:val="none" w:sz="0" w:space="0" w:color="auto"/>
        <w:bottom w:val="none" w:sz="0" w:space="0" w:color="auto"/>
        <w:right w:val="none" w:sz="0" w:space="0" w:color="auto"/>
      </w:divBdr>
    </w:div>
    <w:div w:id="1019355644">
      <w:bodyDiv w:val="1"/>
      <w:marLeft w:val="0"/>
      <w:marRight w:val="0"/>
      <w:marTop w:val="0"/>
      <w:marBottom w:val="0"/>
      <w:divBdr>
        <w:top w:val="none" w:sz="0" w:space="0" w:color="auto"/>
        <w:left w:val="none" w:sz="0" w:space="0" w:color="auto"/>
        <w:bottom w:val="none" w:sz="0" w:space="0" w:color="auto"/>
        <w:right w:val="none" w:sz="0" w:space="0" w:color="auto"/>
      </w:divBdr>
    </w:div>
    <w:div w:id="1059281668">
      <w:bodyDiv w:val="1"/>
      <w:marLeft w:val="0"/>
      <w:marRight w:val="0"/>
      <w:marTop w:val="0"/>
      <w:marBottom w:val="0"/>
      <w:divBdr>
        <w:top w:val="none" w:sz="0" w:space="0" w:color="auto"/>
        <w:left w:val="none" w:sz="0" w:space="0" w:color="auto"/>
        <w:bottom w:val="none" w:sz="0" w:space="0" w:color="auto"/>
        <w:right w:val="none" w:sz="0" w:space="0" w:color="auto"/>
      </w:divBdr>
    </w:div>
    <w:div w:id="1349522165">
      <w:bodyDiv w:val="1"/>
      <w:marLeft w:val="0"/>
      <w:marRight w:val="0"/>
      <w:marTop w:val="0"/>
      <w:marBottom w:val="0"/>
      <w:divBdr>
        <w:top w:val="none" w:sz="0" w:space="0" w:color="auto"/>
        <w:left w:val="none" w:sz="0" w:space="0" w:color="auto"/>
        <w:bottom w:val="none" w:sz="0" w:space="0" w:color="auto"/>
        <w:right w:val="none" w:sz="0" w:space="0" w:color="auto"/>
      </w:divBdr>
    </w:div>
    <w:div w:id="1413090792">
      <w:bodyDiv w:val="1"/>
      <w:marLeft w:val="0"/>
      <w:marRight w:val="0"/>
      <w:marTop w:val="0"/>
      <w:marBottom w:val="0"/>
      <w:divBdr>
        <w:top w:val="none" w:sz="0" w:space="0" w:color="auto"/>
        <w:left w:val="none" w:sz="0" w:space="0" w:color="auto"/>
        <w:bottom w:val="none" w:sz="0" w:space="0" w:color="auto"/>
        <w:right w:val="none" w:sz="0" w:space="0" w:color="auto"/>
      </w:divBdr>
    </w:div>
    <w:div w:id="17479189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DBC1796A3C4B94EA0B271FCD0F1EB70" ma:contentTypeVersion="0" ma:contentTypeDescription="Create a new document." ma:contentTypeScope="" ma:versionID="39531d151911b005740899678b3b105c">
  <xsd:schema xmlns:xsd="http://www.w3.org/2001/XMLSchema" xmlns:xs="http://www.w3.org/2001/XMLSchema" xmlns:p="http://schemas.microsoft.com/office/2006/metadata/properties" targetNamespace="http://schemas.microsoft.com/office/2006/metadata/properties" ma:root="true" ma:fieldsID="8ccfa5b36011dc70bf01bf39f2d9fe7c">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b:Source>
    <b:Tag>Tho19</b:Tag>
    <b:SourceType>InternetSite</b:SourceType>
    <b:Guid>{58002BCE-14EA-446D-B8D5-A39F18B89DEF}</b:Guid>
    <b:LCID>en-US</b:LCID>
    <b:Author>
      <b:Author>
        <b:Corporate>Thomas Ahearn</b:Corporate>
      </b:Author>
    </b:Author>
    <b:InternetSiteTitle>esrcheck.com</b:InternetSiteTitle>
    <b:Year>2019</b:Year>
    <b:Month>october</b:Month>
    <b:Day>3</b:Day>
    <b:URL>https://www.esrcheck.com/wordpress/2019/10/03/2019-employers-background-screening-survey/</b:URL>
    <b:RefOrder>1</b:RefOrder>
  </b:Source>
</b:Sourc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3A41AD39-AA5F-475F-A930-22559FE09FB5}">
  <ds:schemaRefs>
    <ds:schemaRef ds:uri="http://schemas.microsoft.com/sharepoint/v3/contenttype/forms"/>
  </ds:schemaRefs>
</ds:datastoreItem>
</file>

<file path=customXml/itemProps2.xml><?xml version="1.0" encoding="utf-8"?>
<ds:datastoreItem xmlns:ds="http://schemas.openxmlformats.org/officeDocument/2006/customXml" ds:itemID="{5679CC45-B274-4425-860B-432AF517B2F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71EAF4A1-A92E-45D2-91B0-F328F1FE43A4}">
  <ds:schemaRefs>
    <ds:schemaRef ds:uri="http://schemas.openxmlformats.org/officeDocument/2006/bibliography"/>
  </ds:schemaRefs>
</ds:datastoreItem>
</file>

<file path=customXml/itemProps4.xml><?xml version="1.0" encoding="utf-8"?>
<ds:datastoreItem xmlns:ds="http://schemas.openxmlformats.org/officeDocument/2006/customXml" ds:itemID="{07CD6AE0-1FEA-4FE9-8641-FA2FE66882D5}">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21</Pages>
  <Words>3152</Words>
  <Characters>17968</Characters>
  <Application>Microsoft Office Word</Application>
  <DocSecurity>0</DocSecurity>
  <Lines>149</Lines>
  <Paragraphs>42</Paragraphs>
  <ScaleCrop>false</ScaleCrop>
  <Company>North Dakota State University</Company>
  <LinksUpToDate>false</LinksUpToDate>
  <CharactersWithSpaces>210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jel Nygard</dc:creator>
  <cp:keywords/>
  <dc:description/>
  <cp:lastModifiedBy>BEEREDDY SAHITH REDDY</cp:lastModifiedBy>
  <cp:revision>355</cp:revision>
  <cp:lastPrinted>2020-11-01T11:34:00Z</cp:lastPrinted>
  <dcterms:created xsi:type="dcterms:W3CDTF">2020-11-14T09:56:00Z</dcterms:created>
  <dcterms:modified xsi:type="dcterms:W3CDTF">2020-11-19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DBC1796A3C4B94EA0B271FCD0F1EB70</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46a737e-8ab5-3cc3-811e-46c7dcfbda15</vt:lpwstr>
  </property>
  <property fmtid="{D5CDD505-2E9C-101B-9397-08002B2CF9AE}" pid="25" name="Mendeley Citation Style_1">
    <vt:lpwstr>http://www.zotero.org/styles/american-medical-association</vt:lpwstr>
  </property>
</Properties>
</file>